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CFD4F8" w14:textId="77777777" w:rsidR="00020F9B" w:rsidRDefault="008760E4" w:rsidP="00036971">
      <w:r>
        <w:t>Projet de diplôme</w:t>
      </w:r>
    </w:p>
    <w:p w14:paraId="6E29E563" w14:textId="77777777" w:rsidR="008760E4" w:rsidRDefault="008760E4" w:rsidP="00036971">
      <w:r>
        <w:t>2312 Badge pour place de travail</w:t>
      </w:r>
    </w:p>
    <w:p w14:paraId="5852091D" w14:textId="77777777" w:rsidR="008760E4" w:rsidRDefault="008760E4" w:rsidP="00036971">
      <w:r>
        <w:t>Miguel Santos</w:t>
      </w:r>
    </w:p>
    <w:p w14:paraId="5E348B01" w14:textId="77777777" w:rsidR="008760E4" w:rsidRDefault="008760E4" w:rsidP="00036971">
      <w:r>
        <w:t>Expert n°1 :</w:t>
      </w:r>
    </w:p>
    <w:p w14:paraId="20C58DAA" w14:textId="40D3A69F" w:rsidR="008760E4" w:rsidRDefault="008760E4" w:rsidP="00036971">
      <w:r>
        <w:t>Expert n°2 :</w:t>
      </w:r>
    </w:p>
    <w:p w14:paraId="12ABEE57" w14:textId="1CD9B210" w:rsidR="00293D82" w:rsidRDefault="00293D82" w:rsidP="00036971"/>
    <w:p w14:paraId="6690BE7E" w14:textId="77777777" w:rsidR="00293D82" w:rsidRDefault="00293D82">
      <w:pPr>
        <w:spacing w:before="0" w:after="160"/>
        <w:jc w:val="left"/>
      </w:pPr>
      <w:r>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50D82D0F" w14:textId="0306A844" w:rsidR="001236E1"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4825818" w:history="1">
            <w:r w:rsidR="001236E1" w:rsidRPr="00656507">
              <w:rPr>
                <w:rStyle w:val="Lienhypertexte"/>
                <w:noProof/>
              </w:rPr>
              <w:t>1 Introduction</w:t>
            </w:r>
            <w:r w:rsidR="001236E1">
              <w:rPr>
                <w:noProof/>
                <w:webHidden/>
              </w:rPr>
              <w:tab/>
            </w:r>
            <w:r w:rsidR="001236E1">
              <w:rPr>
                <w:noProof/>
                <w:webHidden/>
              </w:rPr>
              <w:fldChar w:fldCharType="begin"/>
            </w:r>
            <w:r w:rsidR="001236E1">
              <w:rPr>
                <w:noProof/>
                <w:webHidden/>
              </w:rPr>
              <w:instrText xml:space="preserve"> PAGEREF _Toc144825818 \h </w:instrText>
            </w:r>
            <w:r w:rsidR="001236E1">
              <w:rPr>
                <w:noProof/>
                <w:webHidden/>
              </w:rPr>
            </w:r>
            <w:r w:rsidR="001236E1">
              <w:rPr>
                <w:noProof/>
                <w:webHidden/>
              </w:rPr>
              <w:fldChar w:fldCharType="separate"/>
            </w:r>
            <w:r w:rsidR="001236E1">
              <w:rPr>
                <w:noProof/>
                <w:webHidden/>
              </w:rPr>
              <w:t>5</w:t>
            </w:r>
            <w:r w:rsidR="001236E1">
              <w:rPr>
                <w:noProof/>
                <w:webHidden/>
              </w:rPr>
              <w:fldChar w:fldCharType="end"/>
            </w:r>
          </w:hyperlink>
        </w:p>
        <w:p w14:paraId="10456E18" w14:textId="3A3FA918" w:rsidR="001236E1" w:rsidRDefault="0064633D">
          <w:pPr>
            <w:pStyle w:val="TM2"/>
            <w:tabs>
              <w:tab w:val="right" w:leader="dot" w:pos="9062"/>
            </w:tabs>
            <w:rPr>
              <w:rFonts w:asciiTheme="minorHAnsi" w:hAnsiTheme="minorHAnsi" w:cstheme="minorBidi"/>
              <w:noProof/>
            </w:rPr>
          </w:pPr>
          <w:hyperlink w:anchor="_Toc144825819" w:history="1">
            <w:r w:rsidR="001236E1" w:rsidRPr="00656507">
              <w:rPr>
                <w:rStyle w:val="Lienhypertexte"/>
                <w:noProof/>
              </w:rPr>
              <w:t>1.1 Contexte</w:t>
            </w:r>
            <w:r w:rsidR="001236E1">
              <w:rPr>
                <w:noProof/>
                <w:webHidden/>
              </w:rPr>
              <w:tab/>
            </w:r>
            <w:r w:rsidR="001236E1">
              <w:rPr>
                <w:noProof/>
                <w:webHidden/>
              </w:rPr>
              <w:fldChar w:fldCharType="begin"/>
            </w:r>
            <w:r w:rsidR="001236E1">
              <w:rPr>
                <w:noProof/>
                <w:webHidden/>
              </w:rPr>
              <w:instrText xml:space="preserve"> PAGEREF _Toc144825819 \h </w:instrText>
            </w:r>
            <w:r w:rsidR="001236E1">
              <w:rPr>
                <w:noProof/>
                <w:webHidden/>
              </w:rPr>
            </w:r>
            <w:r w:rsidR="001236E1">
              <w:rPr>
                <w:noProof/>
                <w:webHidden/>
              </w:rPr>
              <w:fldChar w:fldCharType="separate"/>
            </w:r>
            <w:r w:rsidR="001236E1">
              <w:rPr>
                <w:noProof/>
                <w:webHidden/>
              </w:rPr>
              <w:t>5</w:t>
            </w:r>
            <w:r w:rsidR="001236E1">
              <w:rPr>
                <w:noProof/>
                <w:webHidden/>
              </w:rPr>
              <w:fldChar w:fldCharType="end"/>
            </w:r>
          </w:hyperlink>
        </w:p>
        <w:p w14:paraId="529D59CC" w14:textId="304A62D8" w:rsidR="001236E1" w:rsidRDefault="0064633D">
          <w:pPr>
            <w:pStyle w:val="TM2"/>
            <w:tabs>
              <w:tab w:val="right" w:leader="dot" w:pos="9062"/>
            </w:tabs>
            <w:rPr>
              <w:rFonts w:asciiTheme="minorHAnsi" w:hAnsiTheme="minorHAnsi" w:cstheme="minorBidi"/>
              <w:noProof/>
            </w:rPr>
          </w:pPr>
          <w:hyperlink w:anchor="_Toc144825820" w:history="1">
            <w:r w:rsidR="001236E1" w:rsidRPr="00656507">
              <w:rPr>
                <w:rStyle w:val="Lienhypertexte"/>
                <w:noProof/>
              </w:rPr>
              <w:t>1.2 But du projet</w:t>
            </w:r>
            <w:r w:rsidR="001236E1">
              <w:rPr>
                <w:noProof/>
                <w:webHidden/>
              </w:rPr>
              <w:tab/>
            </w:r>
            <w:r w:rsidR="001236E1">
              <w:rPr>
                <w:noProof/>
                <w:webHidden/>
              </w:rPr>
              <w:fldChar w:fldCharType="begin"/>
            </w:r>
            <w:r w:rsidR="001236E1">
              <w:rPr>
                <w:noProof/>
                <w:webHidden/>
              </w:rPr>
              <w:instrText xml:space="preserve"> PAGEREF _Toc144825820 \h </w:instrText>
            </w:r>
            <w:r w:rsidR="001236E1">
              <w:rPr>
                <w:noProof/>
                <w:webHidden/>
              </w:rPr>
            </w:r>
            <w:r w:rsidR="001236E1">
              <w:rPr>
                <w:noProof/>
                <w:webHidden/>
              </w:rPr>
              <w:fldChar w:fldCharType="separate"/>
            </w:r>
            <w:r w:rsidR="001236E1">
              <w:rPr>
                <w:noProof/>
                <w:webHidden/>
              </w:rPr>
              <w:t>5</w:t>
            </w:r>
            <w:r w:rsidR="001236E1">
              <w:rPr>
                <w:noProof/>
                <w:webHidden/>
              </w:rPr>
              <w:fldChar w:fldCharType="end"/>
            </w:r>
          </w:hyperlink>
        </w:p>
        <w:p w14:paraId="798AC118" w14:textId="201EBA56" w:rsidR="001236E1" w:rsidRDefault="0064633D">
          <w:pPr>
            <w:pStyle w:val="TM1"/>
            <w:tabs>
              <w:tab w:val="right" w:leader="dot" w:pos="9062"/>
            </w:tabs>
            <w:rPr>
              <w:rFonts w:asciiTheme="minorHAnsi" w:hAnsiTheme="minorHAnsi" w:cstheme="minorBidi"/>
              <w:noProof/>
            </w:rPr>
          </w:pPr>
          <w:hyperlink w:anchor="_Toc144825821" w:history="1">
            <w:r w:rsidR="001236E1" w:rsidRPr="00656507">
              <w:rPr>
                <w:rStyle w:val="Lienhypertexte"/>
                <w:noProof/>
              </w:rPr>
              <w:t>2 Pré-étude</w:t>
            </w:r>
            <w:r w:rsidR="001236E1">
              <w:rPr>
                <w:noProof/>
                <w:webHidden/>
              </w:rPr>
              <w:tab/>
            </w:r>
            <w:r w:rsidR="001236E1">
              <w:rPr>
                <w:noProof/>
                <w:webHidden/>
              </w:rPr>
              <w:fldChar w:fldCharType="begin"/>
            </w:r>
            <w:r w:rsidR="001236E1">
              <w:rPr>
                <w:noProof/>
                <w:webHidden/>
              </w:rPr>
              <w:instrText xml:space="preserve"> PAGEREF _Toc144825821 \h </w:instrText>
            </w:r>
            <w:r w:rsidR="001236E1">
              <w:rPr>
                <w:noProof/>
                <w:webHidden/>
              </w:rPr>
            </w:r>
            <w:r w:rsidR="001236E1">
              <w:rPr>
                <w:noProof/>
                <w:webHidden/>
              </w:rPr>
              <w:fldChar w:fldCharType="separate"/>
            </w:r>
            <w:r w:rsidR="001236E1">
              <w:rPr>
                <w:noProof/>
                <w:webHidden/>
              </w:rPr>
              <w:t>6</w:t>
            </w:r>
            <w:r w:rsidR="001236E1">
              <w:rPr>
                <w:noProof/>
                <w:webHidden/>
              </w:rPr>
              <w:fldChar w:fldCharType="end"/>
            </w:r>
          </w:hyperlink>
        </w:p>
        <w:p w14:paraId="5B1EBBB0" w14:textId="6E35407C" w:rsidR="001236E1" w:rsidRDefault="0064633D">
          <w:pPr>
            <w:pStyle w:val="TM2"/>
            <w:tabs>
              <w:tab w:val="right" w:leader="dot" w:pos="9062"/>
            </w:tabs>
            <w:rPr>
              <w:rFonts w:asciiTheme="minorHAnsi" w:hAnsiTheme="minorHAnsi" w:cstheme="minorBidi"/>
              <w:noProof/>
            </w:rPr>
          </w:pPr>
          <w:hyperlink w:anchor="_Toc144825822" w:history="1">
            <w:r w:rsidR="001236E1" w:rsidRPr="00656507">
              <w:rPr>
                <w:rStyle w:val="Lienhypertexte"/>
                <w:noProof/>
              </w:rPr>
              <w:t>2.1 Schéma de principe</w:t>
            </w:r>
            <w:r w:rsidR="001236E1">
              <w:rPr>
                <w:noProof/>
                <w:webHidden/>
              </w:rPr>
              <w:tab/>
            </w:r>
            <w:r w:rsidR="001236E1">
              <w:rPr>
                <w:noProof/>
                <w:webHidden/>
              </w:rPr>
              <w:fldChar w:fldCharType="begin"/>
            </w:r>
            <w:r w:rsidR="001236E1">
              <w:rPr>
                <w:noProof/>
                <w:webHidden/>
              </w:rPr>
              <w:instrText xml:space="preserve"> PAGEREF _Toc144825822 \h </w:instrText>
            </w:r>
            <w:r w:rsidR="001236E1">
              <w:rPr>
                <w:noProof/>
                <w:webHidden/>
              </w:rPr>
            </w:r>
            <w:r w:rsidR="001236E1">
              <w:rPr>
                <w:noProof/>
                <w:webHidden/>
              </w:rPr>
              <w:fldChar w:fldCharType="separate"/>
            </w:r>
            <w:r w:rsidR="001236E1">
              <w:rPr>
                <w:noProof/>
                <w:webHidden/>
              </w:rPr>
              <w:t>6</w:t>
            </w:r>
            <w:r w:rsidR="001236E1">
              <w:rPr>
                <w:noProof/>
                <w:webHidden/>
              </w:rPr>
              <w:fldChar w:fldCharType="end"/>
            </w:r>
          </w:hyperlink>
        </w:p>
        <w:p w14:paraId="45134673" w14:textId="3DB9EA34" w:rsidR="001236E1" w:rsidRDefault="0064633D">
          <w:pPr>
            <w:pStyle w:val="TM2"/>
            <w:tabs>
              <w:tab w:val="right" w:leader="dot" w:pos="9062"/>
            </w:tabs>
            <w:rPr>
              <w:rFonts w:asciiTheme="minorHAnsi" w:hAnsiTheme="minorHAnsi" w:cstheme="minorBidi"/>
              <w:noProof/>
            </w:rPr>
          </w:pPr>
          <w:hyperlink w:anchor="_Toc144825823" w:history="1">
            <w:r w:rsidR="001236E1" w:rsidRPr="00656507">
              <w:rPr>
                <w:rStyle w:val="Lienhypertexte"/>
                <w:noProof/>
              </w:rPr>
              <w:t>2.2 RFID</w:t>
            </w:r>
            <w:r w:rsidR="001236E1">
              <w:rPr>
                <w:noProof/>
                <w:webHidden/>
              </w:rPr>
              <w:tab/>
            </w:r>
            <w:r w:rsidR="001236E1">
              <w:rPr>
                <w:noProof/>
                <w:webHidden/>
              </w:rPr>
              <w:fldChar w:fldCharType="begin"/>
            </w:r>
            <w:r w:rsidR="001236E1">
              <w:rPr>
                <w:noProof/>
                <w:webHidden/>
              </w:rPr>
              <w:instrText xml:space="preserve"> PAGEREF _Toc144825823 \h </w:instrText>
            </w:r>
            <w:r w:rsidR="001236E1">
              <w:rPr>
                <w:noProof/>
                <w:webHidden/>
              </w:rPr>
            </w:r>
            <w:r w:rsidR="001236E1">
              <w:rPr>
                <w:noProof/>
                <w:webHidden/>
              </w:rPr>
              <w:fldChar w:fldCharType="separate"/>
            </w:r>
            <w:r w:rsidR="001236E1">
              <w:rPr>
                <w:noProof/>
                <w:webHidden/>
              </w:rPr>
              <w:t>7</w:t>
            </w:r>
            <w:r w:rsidR="001236E1">
              <w:rPr>
                <w:noProof/>
                <w:webHidden/>
              </w:rPr>
              <w:fldChar w:fldCharType="end"/>
            </w:r>
          </w:hyperlink>
        </w:p>
        <w:p w14:paraId="0F8278C1" w14:textId="4D9EE96E" w:rsidR="001236E1" w:rsidRDefault="0064633D">
          <w:pPr>
            <w:pStyle w:val="TM2"/>
            <w:tabs>
              <w:tab w:val="right" w:leader="dot" w:pos="9062"/>
            </w:tabs>
            <w:rPr>
              <w:rFonts w:asciiTheme="minorHAnsi" w:hAnsiTheme="minorHAnsi" w:cstheme="minorBidi"/>
              <w:noProof/>
            </w:rPr>
          </w:pPr>
          <w:hyperlink w:anchor="_Toc144825824" w:history="1">
            <w:r w:rsidR="001236E1" w:rsidRPr="00656507">
              <w:rPr>
                <w:rStyle w:val="Lienhypertexte"/>
                <w:noProof/>
              </w:rPr>
              <w:t>2.3 Alimentation</w:t>
            </w:r>
            <w:r w:rsidR="001236E1">
              <w:rPr>
                <w:noProof/>
                <w:webHidden/>
              </w:rPr>
              <w:tab/>
            </w:r>
            <w:r w:rsidR="001236E1">
              <w:rPr>
                <w:noProof/>
                <w:webHidden/>
              </w:rPr>
              <w:fldChar w:fldCharType="begin"/>
            </w:r>
            <w:r w:rsidR="001236E1">
              <w:rPr>
                <w:noProof/>
                <w:webHidden/>
              </w:rPr>
              <w:instrText xml:space="preserve"> PAGEREF _Toc144825824 \h </w:instrText>
            </w:r>
            <w:r w:rsidR="001236E1">
              <w:rPr>
                <w:noProof/>
                <w:webHidden/>
              </w:rPr>
            </w:r>
            <w:r w:rsidR="001236E1">
              <w:rPr>
                <w:noProof/>
                <w:webHidden/>
              </w:rPr>
              <w:fldChar w:fldCharType="separate"/>
            </w:r>
            <w:r w:rsidR="001236E1">
              <w:rPr>
                <w:noProof/>
                <w:webHidden/>
              </w:rPr>
              <w:t>8</w:t>
            </w:r>
            <w:r w:rsidR="001236E1">
              <w:rPr>
                <w:noProof/>
                <w:webHidden/>
              </w:rPr>
              <w:fldChar w:fldCharType="end"/>
            </w:r>
          </w:hyperlink>
        </w:p>
        <w:p w14:paraId="1B5F48D3" w14:textId="68C2CD16" w:rsidR="001236E1" w:rsidRDefault="0064633D">
          <w:pPr>
            <w:pStyle w:val="TM2"/>
            <w:tabs>
              <w:tab w:val="right" w:leader="dot" w:pos="9062"/>
            </w:tabs>
            <w:rPr>
              <w:rFonts w:asciiTheme="minorHAnsi" w:hAnsiTheme="minorHAnsi" w:cstheme="minorBidi"/>
              <w:noProof/>
            </w:rPr>
          </w:pPr>
          <w:hyperlink w:anchor="_Toc144825825" w:history="1">
            <w:r w:rsidR="001236E1" w:rsidRPr="00656507">
              <w:rPr>
                <w:rStyle w:val="Lienhypertexte"/>
                <w:noProof/>
              </w:rPr>
              <w:t>2.4 Microcontrôleur</w:t>
            </w:r>
            <w:r w:rsidR="001236E1">
              <w:rPr>
                <w:noProof/>
                <w:webHidden/>
              </w:rPr>
              <w:tab/>
            </w:r>
            <w:r w:rsidR="001236E1">
              <w:rPr>
                <w:noProof/>
                <w:webHidden/>
              </w:rPr>
              <w:fldChar w:fldCharType="begin"/>
            </w:r>
            <w:r w:rsidR="001236E1">
              <w:rPr>
                <w:noProof/>
                <w:webHidden/>
              </w:rPr>
              <w:instrText xml:space="preserve"> PAGEREF _Toc144825825 \h </w:instrText>
            </w:r>
            <w:r w:rsidR="001236E1">
              <w:rPr>
                <w:noProof/>
                <w:webHidden/>
              </w:rPr>
            </w:r>
            <w:r w:rsidR="001236E1">
              <w:rPr>
                <w:noProof/>
                <w:webHidden/>
              </w:rPr>
              <w:fldChar w:fldCharType="separate"/>
            </w:r>
            <w:r w:rsidR="001236E1">
              <w:rPr>
                <w:noProof/>
                <w:webHidden/>
              </w:rPr>
              <w:t>8</w:t>
            </w:r>
            <w:r w:rsidR="001236E1">
              <w:rPr>
                <w:noProof/>
                <w:webHidden/>
              </w:rPr>
              <w:fldChar w:fldCharType="end"/>
            </w:r>
          </w:hyperlink>
        </w:p>
        <w:p w14:paraId="31798FC9" w14:textId="5B2D3F0A" w:rsidR="001236E1" w:rsidRDefault="0064633D">
          <w:pPr>
            <w:pStyle w:val="TM2"/>
            <w:tabs>
              <w:tab w:val="right" w:leader="dot" w:pos="9062"/>
            </w:tabs>
            <w:rPr>
              <w:rFonts w:asciiTheme="minorHAnsi" w:hAnsiTheme="minorHAnsi" w:cstheme="minorBidi"/>
              <w:noProof/>
            </w:rPr>
          </w:pPr>
          <w:hyperlink w:anchor="_Toc144825826" w:history="1">
            <w:r w:rsidR="001236E1" w:rsidRPr="00656507">
              <w:rPr>
                <w:rStyle w:val="Lienhypertexte"/>
                <w:noProof/>
              </w:rPr>
              <w:t>2.5 Ethernet</w:t>
            </w:r>
            <w:r w:rsidR="001236E1">
              <w:rPr>
                <w:noProof/>
                <w:webHidden/>
              </w:rPr>
              <w:tab/>
            </w:r>
            <w:r w:rsidR="001236E1">
              <w:rPr>
                <w:noProof/>
                <w:webHidden/>
              </w:rPr>
              <w:fldChar w:fldCharType="begin"/>
            </w:r>
            <w:r w:rsidR="001236E1">
              <w:rPr>
                <w:noProof/>
                <w:webHidden/>
              </w:rPr>
              <w:instrText xml:space="preserve"> PAGEREF _Toc144825826 \h </w:instrText>
            </w:r>
            <w:r w:rsidR="001236E1">
              <w:rPr>
                <w:noProof/>
                <w:webHidden/>
              </w:rPr>
            </w:r>
            <w:r w:rsidR="001236E1">
              <w:rPr>
                <w:noProof/>
                <w:webHidden/>
              </w:rPr>
              <w:fldChar w:fldCharType="separate"/>
            </w:r>
            <w:r w:rsidR="001236E1">
              <w:rPr>
                <w:noProof/>
                <w:webHidden/>
              </w:rPr>
              <w:t>9</w:t>
            </w:r>
            <w:r w:rsidR="001236E1">
              <w:rPr>
                <w:noProof/>
                <w:webHidden/>
              </w:rPr>
              <w:fldChar w:fldCharType="end"/>
            </w:r>
          </w:hyperlink>
        </w:p>
        <w:p w14:paraId="1F8DD04A" w14:textId="135D740D" w:rsidR="001236E1" w:rsidRDefault="0064633D">
          <w:pPr>
            <w:pStyle w:val="TM2"/>
            <w:tabs>
              <w:tab w:val="right" w:leader="dot" w:pos="9062"/>
            </w:tabs>
            <w:rPr>
              <w:rFonts w:asciiTheme="minorHAnsi" w:hAnsiTheme="minorHAnsi" w:cstheme="minorBidi"/>
              <w:noProof/>
            </w:rPr>
          </w:pPr>
          <w:hyperlink w:anchor="_Toc144825827" w:history="1">
            <w:r w:rsidR="001236E1" w:rsidRPr="00656507">
              <w:rPr>
                <w:rStyle w:val="Lienhypertexte"/>
                <w:noProof/>
              </w:rPr>
              <w:t>2.6 Module Wi-fi</w:t>
            </w:r>
            <w:r w:rsidR="001236E1">
              <w:rPr>
                <w:noProof/>
                <w:webHidden/>
              </w:rPr>
              <w:tab/>
            </w:r>
            <w:r w:rsidR="001236E1">
              <w:rPr>
                <w:noProof/>
                <w:webHidden/>
              </w:rPr>
              <w:fldChar w:fldCharType="begin"/>
            </w:r>
            <w:r w:rsidR="001236E1">
              <w:rPr>
                <w:noProof/>
                <w:webHidden/>
              </w:rPr>
              <w:instrText xml:space="preserve"> PAGEREF _Toc144825827 \h </w:instrText>
            </w:r>
            <w:r w:rsidR="001236E1">
              <w:rPr>
                <w:noProof/>
                <w:webHidden/>
              </w:rPr>
            </w:r>
            <w:r w:rsidR="001236E1">
              <w:rPr>
                <w:noProof/>
                <w:webHidden/>
              </w:rPr>
              <w:fldChar w:fldCharType="separate"/>
            </w:r>
            <w:r w:rsidR="001236E1">
              <w:rPr>
                <w:noProof/>
                <w:webHidden/>
              </w:rPr>
              <w:t>9</w:t>
            </w:r>
            <w:r w:rsidR="001236E1">
              <w:rPr>
                <w:noProof/>
                <w:webHidden/>
              </w:rPr>
              <w:fldChar w:fldCharType="end"/>
            </w:r>
          </w:hyperlink>
        </w:p>
        <w:p w14:paraId="1E7C5830" w14:textId="59D8662A" w:rsidR="001236E1" w:rsidRDefault="0064633D">
          <w:pPr>
            <w:pStyle w:val="TM2"/>
            <w:tabs>
              <w:tab w:val="right" w:leader="dot" w:pos="9062"/>
            </w:tabs>
            <w:rPr>
              <w:rFonts w:asciiTheme="minorHAnsi" w:hAnsiTheme="minorHAnsi" w:cstheme="minorBidi"/>
              <w:noProof/>
            </w:rPr>
          </w:pPr>
          <w:hyperlink w:anchor="_Toc144825828" w:history="1">
            <w:r w:rsidR="001236E1" w:rsidRPr="00656507">
              <w:rPr>
                <w:rStyle w:val="Lienhypertexte"/>
                <w:noProof/>
              </w:rPr>
              <w:t>2.7 Boitier</w:t>
            </w:r>
            <w:r w:rsidR="001236E1">
              <w:rPr>
                <w:noProof/>
                <w:webHidden/>
              </w:rPr>
              <w:tab/>
            </w:r>
            <w:r w:rsidR="001236E1">
              <w:rPr>
                <w:noProof/>
                <w:webHidden/>
              </w:rPr>
              <w:fldChar w:fldCharType="begin"/>
            </w:r>
            <w:r w:rsidR="001236E1">
              <w:rPr>
                <w:noProof/>
                <w:webHidden/>
              </w:rPr>
              <w:instrText xml:space="preserve"> PAGEREF _Toc144825828 \h </w:instrText>
            </w:r>
            <w:r w:rsidR="001236E1">
              <w:rPr>
                <w:noProof/>
                <w:webHidden/>
              </w:rPr>
            </w:r>
            <w:r w:rsidR="001236E1">
              <w:rPr>
                <w:noProof/>
                <w:webHidden/>
              </w:rPr>
              <w:fldChar w:fldCharType="separate"/>
            </w:r>
            <w:r w:rsidR="001236E1">
              <w:rPr>
                <w:noProof/>
                <w:webHidden/>
              </w:rPr>
              <w:t>9</w:t>
            </w:r>
            <w:r w:rsidR="001236E1">
              <w:rPr>
                <w:noProof/>
                <w:webHidden/>
              </w:rPr>
              <w:fldChar w:fldCharType="end"/>
            </w:r>
          </w:hyperlink>
        </w:p>
        <w:p w14:paraId="234FF0D9" w14:textId="341D47B4" w:rsidR="001236E1" w:rsidRDefault="0064633D">
          <w:pPr>
            <w:pStyle w:val="TM2"/>
            <w:tabs>
              <w:tab w:val="right" w:leader="dot" w:pos="9062"/>
            </w:tabs>
            <w:rPr>
              <w:rFonts w:asciiTheme="minorHAnsi" w:hAnsiTheme="minorHAnsi" w:cstheme="minorBidi"/>
              <w:noProof/>
            </w:rPr>
          </w:pPr>
          <w:hyperlink w:anchor="_Toc144825829" w:history="1">
            <w:r w:rsidR="001236E1" w:rsidRPr="00656507">
              <w:rPr>
                <w:rStyle w:val="Lienhypertexte"/>
                <w:noProof/>
              </w:rPr>
              <w:t>2.8 Commutation 230VAC</w:t>
            </w:r>
            <w:r w:rsidR="001236E1">
              <w:rPr>
                <w:noProof/>
                <w:webHidden/>
              </w:rPr>
              <w:tab/>
            </w:r>
            <w:r w:rsidR="001236E1">
              <w:rPr>
                <w:noProof/>
                <w:webHidden/>
              </w:rPr>
              <w:fldChar w:fldCharType="begin"/>
            </w:r>
            <w:r w:rsidR="001236E1">
              <w:rPr>
                <w:noProof/>
                <w:webHidden/>
              </w:rPr>
              <w:instrText xml:space="preserve"> PAGEREF _Toc144825829 \h </w:instrText>
            </w:r>
            <w:r w:rsidR="001236E1">
              <w:rPr>
                <w:noProof/>
                <w:webHidden/>
              </w:rPr>
            </w:r>
            <w:r w:rsidR="001236E1">
              <w:rPr>
                <w:noProof/>
                <w:webHidden/>
              </w:rPr>
              <w:fldChar w:fldCharType="separate"/>
            </w:r>
            <w:r w:rsidR="001236E1">
              <w:rPr>
                <w:noProof/>
                <w:webHidden/>
              </w:rPr>
              <w:t>10</w:t>
            </w:r>
            <w:r w:rsidR="001236E1">
              <w:rPr>
                <w:noProof/>
                <w:webHidden/>
              </w:rPr>
              <w:fldChar w:fldCharType="end"/>
            </w:r>
          </w:hyperlink>
        </w:p>
        <w:p w14:paraId="4CD76C47" w14:textId="5F505CC2" w:rsidR="001236E1" w:rsidRDefault="0064633D">
          <w:pPr>
            <w:pStyle w:val="TM2"/>
            <w:tabs>
              <w:tab w:val="right" w:leader="dot" w:pos="9062"/>
            </w:tabs>
            <w:rPr>
              <w:rFonts w:asciiTheme="minorHAnsi" w:hAnsiTheme="minorHAnsi" w:cstheme="minorBidi"/>
              <w:noProof/>
            </w:rPr>
          </w:pPr>
          <w:hyperlink w:anchor="_Toc144825830" w:history="1">
            <w:r w:rsidR="001236E1" w:rsidRPr="00656507">
              <w:rPr>
                <w:rStyle w:val="Lienhypertexte"/>
                <w:noProof/>
              </w:rPr>
              <w:t>2.9 Connecteurs externes</w:t>
            </w:r>
            <w:r w:rsidR="001236E1">
              <w:rPr>
                <w:noProof/>
                <w:webHidden/>
              </w:rPr>
              <w:tab/>
            </w:r>
            <w:r w:rsidR="001236E1">
              <w:rPr>
                <w:noProof/>
                <w:webHidden/>
              </w:rPr>
              <w:fldChar w:fldCharType="begin"/>
            </w:r>
            <w:r w:rsidR="001236E1">
              <w:rPr>
                <w:noProof/>
                <w:webHidden/>
              </w:rPr>
              <w:instrText xml:space="preserve"> PAGEREF _Toc144825830 \h </w:instrText>
            </w:r>
            <w:r w:rsidR="001236E1">
              <w:rPr>
                <w:noProof/>
                <w:webHidden/>
              </w:rPr>
            </w:r>
            <w:r w:rsidR="001236E1">
              <w:rPr>
                <w:noProof/>
                <w:webHidden/>
              </w:rPr>
              <w:fldChar w:fldCharType="separate"/>
            </w:r>
            <w:r w:rsidR="001236E1">
              <w:rPr>
                <w:noProof/>
                <w:webHidden/>
              </w:rPr>
              <w:t>10</w:t>
            </w:r>
            <w:r w:rsidR="001236E1">
              <w:rPr>
                <w:noProof/>
                <w:webHidden/>
              </w:rPr>
              <w:fldChar w:fldCharType="end"/>
            </w:r>
          </w:hyperlink>
        </w:p>
        <w:p w14:paraId="7F61C983" w14:textId="7FD8D32C" w:rsidR="001236E1" w:rsidRDefault="0064633D">
          <w:pPr>
            <w:pStyle w:val="TM2"/>
            <w:tabs>
              <w:tab w:val="right" w:leader="dot" w:pos="9062"/>
            </w:tabs>
            <w:rPr>
              <w:rFonts w:asciiTheme="minorHAnsi" w:hAnsiTheme="minorHAnsi" w:cstheme="minorBidi"/>
              <w:noProof/>
            </w:rPr>
          </w:pPr>
          <w:hyperlink w:anchor="_Toc144825831" w:history="1">
            <w:r w:rsidR="001236E1" w:rsidRPr="00656507">
              <w:rPr>
                <w:rStyle w:val="Lienhypertexte"/>
                <w:noProof/>
              </w:rPr>
              <w:t>2.10 Serveur externe</w:t>
            </w:r>
            <w:r w:rsidR="001236E1">
              <w:rPr>
                <w:noProof/>
                <w:webHidden/>
              </w:rPr>
              <w:tab/>
            </w:r>
            <w:r w:rsidR="001236E1">
              <w:rPr>
                <w:noProof/>
                <w:webHidden/>
              </w:rPr>
              <w:fldChar w:fldCharType="begin"/>
            </w:r>
            <w:r w:rsidR="001236E1">
              <w:rPr>
                <w:noProof/>
                <w:webHidden/>
              </w:rPr>
              <w:instrText xml:space="preserve"> PAGEREF _Toc144825831 \h </w:instrText>
            </w:r>
            <w:r w:rsidR="001236E1">
              <w:rPr>
                <w:noProof/>
                <w:webHidden/>
              </w:rPr>
            </w:r>
            <w:r w:rsidR="001236E1">
              <w:rPr>
                <w:noProof/>
                <w:webHidden/>
              </w:rPr>
              <w:fldChar w:fldCharType="separate"/>
            </w:r>
            <w:r w:rsidR="001236E1">
              <w:rPr>
                <w:noProof/>
                <w:webHidden/>
              </w:rPr>
              <w:t>10</w:t>
            </w:r>
            <w:r w:rsidR="001236E1">
              <w:rPr>
                <w:noProof/>
                <w:webHidden/>
              </w:rPr>
              <w:fldChar w:fldCharType="end"/>
            </w:r>
          </w:hyperlink>
        </w:p>
        <w:p w14:paraId="657CB21B" w14:textId="3BFD83CD" w:rsidR="001236E1" w:rsidRDefault="0064633D">
          <w:pPr>
            <w:pStyle w:val="TM1"/>
            <w:tabs>
              <w:tab w:val="right" w:leader="dot" w:pos="9062"/>
            </w:tabs>
            <w:rPr>
              <w:rFonts w:asciiTheme="minorHAnsi" w:hAnsiTheme="minorHAnsi" w:cstheme="minorBidi"/>
              <w:noProof/>
            </w:rPr>
          </w:pPr>
          <w:hyperlink w:anchor="_Toc144825832" w:history="1">
            <w:r w:rsidR="001236E1" w:rsidRPr="00656507">
              <w:rPr>
                <w:rStyle w:val="Lienhypertexte"/>
                <w:noProof/>
              </w:rPr>
              <w:t>3 Design</w:t>
            </w:r>
            <w:r w:rsidR="001236E1">
              <w:rPr>
                <w:noProof/>
                <w:webHidden/>
              </w:rPr>
              <w:tab/>
            </w:r>
            <w:r w:rsidR="001236E1">
              <w:rPr>
                <w:noProof/>
                <w:webHidden/>
              </w:rPr>
              <w:fldChar w:fldCharType="begin"/>
            </w:r>
            <w:r w:rsidR="001236E1">
              <w:rPr>
                <w:noProof/>
                <w:webHidden/>
              </w:rPr>
              <w:instrText xml:space="preserve"> PAGEREF _Toc144825832 \h </w:instrText>
            </w:r>
            <w:r w:rsidR="001236E1">
              <w:rPr>
                <w:noProof/>
                <w:webHidden/>
              </w:rPr>
            </w:r>
            <w:r w:rsidR="001236E1">
              <w:rPr>
                <w:noProof/>
                <w:webHidden/>
              </w:rPr>
              <w:fldChar w:fldCharType="separate"/>
            </w:r>
            <w:r w:rsidR="001236E1">
              <w:rPr>
                <w:noProof/>
                <w:webHidden/>
              </w:rPr>
              <w:t>10</w:t>
            </w:r>
            <w:r w:rsidR="001236E1">
              <w:rPr>
                <w:noProof/>
                <w:webHidden/>
              </w:rPr>
              <w:fldChar w:fldCharType="end"/>
            </w:r>
          </w:hyperlink>
        </w:p>
        <w:p w14:paraId="7BC99809" w14:textId="7424BF2B" w:rsidR="001236E1" w:rsidRDefault="0064633D">
          <w:pPr>
            <w:pStyle w:val="TM2"/>
            <w:tabs>
              <w:tab w:val="right" w:leader="dot" w:pos="9062"/>
            </w:tabs>
            <w:rPr>
              <w:rFonts w:asciiTheme="minorHAnsi" w:hAnsiTheme="minorHAnsi" w:cstheme="minorBidi"/>
              <w:noProof/>
            </w:rPr>
          </w:pPr>
          <w:hyperlink w:anchor="_Toc144825833" w:history="1">
            <w:r w:rsidR="001236E1" w:rsidRPr="00656507">
              <w:rPr>
                <w:rStyle w:val="Lienhypertexte"/>
                <w:noProof/>
              </w:rPr>
              <w:t>3.1 Alimentation</w:t>
            </w:r>
            <w:r w:rsidR="001236E1">
              <w:rPr>
                <w:noProof/>
                <w:webHidden/>
              </w:rPr>
              <w:tab/>
            </w:r>
            <w:r w:rsidR="001236E1">
              <w:rPr>
                <w:noProof/>
                <w:webHidden/>
              </w:rPr>
              <w:fldChar w:fldCharType="begin"/>
            </w:r>
            <w:r w:rsidR="001236E1">
              <w:rPr>
                <w:noProof/>
                <w:webHidden/>
              </w:rPr>
              <w:instrText xml:space="preserve"> PAGEREF _Toc144825833 \h </w:instrText>
            </w:r>
            <w:r w:rsidR="001236E1">
              <w:rPr>
                <w:noProof/>
                <w:webHidden/>
              </w:rPr>
            </w:r>
            <w:r w:rsidR="001236E1">
              <w:rPr>
                <w:noProof/>
                <w:webHidden/>
              </w:rPr>
              <w:fldChar w:fldCharType="separate"/>
            </w:r>
            <w:r w:rsidR="001236E1">
              <w:rPr>
                <w:noProof/>
                <w:webHidden/>
              </w:rPr>
              <w:t>10</w:t>
            </w:r>
            <w:r w:rsidR="001236E1">
              <w:rPr>
                <w:noProof/>
                <w:webHidden/>
              </w:rPr>
              <w:fldChar w:fldCharType="end"/>
            </w:r>
          </w:hyperlink>
        </w:p>
        <w:p w14:paraId="7FDA967D" w14:textId="26585A68" w:rsidR="001236E1" w:rsidRDefault="0064633D">
          <w:pPr>
            <w:pStyle w:val="TM1"/>
            <w:tabs>
              <w:tab w:val="right" w:leader="dot" w:pos="9062"/>
            </w:tabs>
            <w:rPr>
              <w:rFonts w:asciiTheme="minorHAnsi" w:hAnsiTheme="minorHAnsi" w:cstheme="minorBidi"/>
              <w:noProof/>
            </w:rPr>
          </w:pPr>
          <w:hyperlink w:anchor="_Toc144825834" w:history="1">
            <w:r w:rsidR="001236E1" w:rsidRPr="00656507">
              <w:rPr>
                <w:rStyle w:val="Lienhypertexte"/>
                <w:noProof/>
              </w:rPr>
              <w:t>4 Hardware</w:t>
            </w:r>
            <w:r w:rsidR="001236E1">
              <w:rPr>
                <w:noProof/>
                <w:webHidden/>
              </w:rPr>
              <w:tab/>
            </w:r>
            <w:r w:rsidR="001236E1">
              <w:rPr>
                <w:noProof/>
                <w:webHidden/>
              </w:rPr>
              <w:fldChar w:fldCharType="begin"/>
            </w:r>
            <w:r w:rsidR="001236E1">
              <w:rPr>
                <w:noProof/>
                <w:webHidden/>
              </w:rPr>
              <w:instrText xml:space="preserve"> PAGEREF _Toc144825834 \h </w:instrText>
            </w:r>
            <w:r w:rsidR="001236E1">
              <w:rPr>
                <w:noProof/>
                <w:webHidden/>
              </w:rPr>
            </w:r>
            <w:r w:rsidR="001236E1">
              <w:rPr>
                <w:noProof/>
                <w:webHidden/>
              </w:rPr>
              <w:fldChar w:fldCharType="separate"/>
            </w:r>
            <w:r w:rsidR="001236E1">
              <w:rPr>
                <w:noProof/>
                <w:webHidden/>
              </w:rPr>
              <w:t>11</w:t>
            </w:r>
            <w:r w:rsidR="001236E1">
              <w:rPr>
                <w:noProof/>
                <w:webHidden/>
              </w:rPr>
              <w:fldChar w:fldCharType="end"/>
            </w:r>
          </w:hyperlink>
        </w:p>
        <w:p w14:paraId="7FCC381C" w14:textId="233A8231" w:rsidR="001236E1" w:rsidRDefault="0064633D">
          <w:pPr>
            <w:pStyle w:val="TM1"/>
            <w:tabs>
              <w:tab w:val="right" w:leader="dot" w:pos="9062"/>
            </w:tabs>
            <w:rPr>
              <w:rFonts w:asciiTheme="minorHAnsi" w:hAnsiTheme="minorHAnsi" w:cstheme="minorBidi"/>
              <w:noProof/>
            </w:rPr>
          </w:pPr>
          <w:hyperlink w:anchor="_Toc144825835" w:history="1">
            <w:r w:rsidR="001236E1" w:rsidRPr="00656507">
              <w:rPr>
                <w:rStyle w:val="Lienhypertexte"/>
                <w:noProof/>
              </w:rPr>
              <w:t>5 Software</w:t>
            </w:r>
            <w:r w:rsidR="001236E1">
              <w:rPr>
                <w:noProof/>
                <w:webHidden/>
              </w:rPr>
              <w:tab/>
            </w:r>
            <w:r w:rsidR="001236E1">
              <w:rPr>
                <w:noProof/>
                <w:webHidden/>
              </w:rPr>
              <w:fldChar w:fldCharType="begin"/>
            </w:r>
            <w:r w:rsidR="001236E1">
              <w:rPr>
                <w:noProof/>
                <w:webHidden/>
              </w:rPr>
              <w:instrText xml:space="preserve"> PAGEREF _Toc144825835 \h </w:instrText>
            </w:r>
            <w:r w:rsidR="001236E1">
              <w:rPr>
                <w:noProof/>
                <w:webHidden/>
              </w:rPr>
            </w:r>
            <w:r w:rsidR="001236E1">
              <w:rPr>
                <w:noProof/>
                <w:webHidden/>
              </w:rPr>
              <w:fldChar w:fldCharType="separate"/>
            </w:r>
            <w:r w:rsidR="001236E1">
              <w:rPr>
                <w:noProof/>
                <w:webHidden/>
              </w:rPr>
              <w:t>12</w:t>
            </w:r>
            <w:r w:rsidR="001236E1">
              <w:rPr>
                <w:noProof/>
                <w:webHidden/>
              </w:rPr>
              <w:fldChar w:fldCharType="end"/>
            </w:r>
          </w:hyperlink>
        </w:p>
        <w:p w14:paraId="5891905E" w14:textId="495DA7BE" w:rsidR="001236E1" w:rsidRDefault="0064633D">
          <w:pPr>
            <w:pStyle w:val="TM1"/>
            <w:tabs>
              <w:tab w:val="right" w:leader="dot" w:pos="9062"/>
            </w:tabs>
            <w:rPr>
              <w:rFonts w:asciiTheme="minorHAnsi" w:hAnsiTheme="minorHAnsi" w:cstheme="minorBidi"/>
              <w:noProof/>
            </w:rPr>
          </w:pPr>
          <w:hyperlink w:anchor="_Toc144825836" w:history="1">
            <w:r w:rsidR="001236E1" w:rsidRPr="00656507">
              <w:rPr>
                <w:rStyle w:val="Lienhypertexte"/>
                <w:noProof/>
              </w:rPr>
              <w:t>6 Conclusion</w:t>
            </w:r>
            <w:r w:rsidR="001236E1">
              <w:rPr>
                <w:noProof/>
                <w:webHidden/>
              </w:rPr>
              <w:tab/>
            </w:r>
            <w:r w:rsidR="001236E1">
              <w:rPr>
                <w:noProof/>
                <w:webHidden/>
              </w:rPr>
              <w:fldChar w:fldCharType="begin"/>
            </w:r>
            <w:r w:rsidR="001236E1">
              <w:rPr>
                <w:noProof/>
                <w:webHidden/>
              </w:rPr>
              <w:instrText xml:space="preserve"> PAGEREF _Toc144825836 \h </w:instrText>
            </w:r>
            <w:r w:rsidR="001236E1">
              <w:rPr>
                <w:noProof/>
                <w:webHidden/>
              </w:rPr>
            </w:r>
            <w:r w:rsidR="001236E1">
              <w:rPr>
                <w:noProof/>
                <w:webHidden/>
              </w:rPr>
              <w:fldChar w:fldCharType="separate"/>
            </w:r>
            <w:r w:rsidR="001236E1">
              <w:rPr>
                <w:noProof/>
                <w:webHidden/>
              </w:rPr>
              <w:t>13</w:t>
            </w:r>
            <w:r w:rsidR="001236E1">
              <w:rPr>
                <w:noProof/>
                <w:webHidden/>
              </w:rPr>
              <w:fldChar w:fldCharType="end"/>
            </w:r>
          </w:hyperlink>
        </w:p>
        <w:p w14:paraId="635C4C46" w14:textId="728C0053" w:rsidR="001236E1" w:rsidRDefault="0064633D">
          <w:pPr>
            <w:pStyle w:val="TM1"/>
            <w:tabs>
              <w:tab w:val="right" w:leader="dot" w:pos="9062"/>
            </w:tabs>
            <w:rPr>
              <w:rFonts w:asciiTheme="minorHAnsi" w:hAnsiTheme="minorHAnsi" w:cstheme="minorBidi"/>
              <w:noProof/>
            </w:rPr>
          </w:pPr>
          <w:hyperlink w:anchor="_Toc144825837" w:history="1">
            <w:r w:rsidR="001236E1" w:rsidRPr="00656507">
              <w:rPr>
                <w:rStyle w:val="Lienhypertexte"/>
                <w:noProof/>
              </w:rPr>
              <w:t>7 Bibliographie</w:t>
            </w:r>
            <w:r w:rsidR="001236E1">
              <w:rPr>
                <w:noProof/>
                <w:webHidden/>
              </w:rPr>
              <w:tab/>
            </w:r>
            <w:r w:rsidR="001236E1">
              <w:rPr>
                <w:noProof/>
                <w:webHidden/>
              </w:rPr>
              <w:fldChar w:fldCharType="begin"/>
            </w:r>
            <w:r w:rsidR="001236E1">
              <w:rPr>
                <w:noProof/>
                <w:webHidden/>
              </w:rPr>
              <w:instrText xml:space="preserve"> PAGEREF _Toc144825837 \h </w:instrText>
            </w:r>
            <w:r w:rsidR="001236E1">
              <w:rPr>
                <w:noProof/>
                <w:webHidden/>
              </w:rPr>
            </w:r>
            <w:r w:rsidR="001236E1">
              <w:rPr>
                <w:noProof/>
                <w:webHidden/>
              </w:rPr>
              <w:fldChar w:fldCharType="separate"/>
            </w:r>
            <w:r w:rsidR="001236E1">
              <w:rPr>
                <w:noProof/>
                <w:webHidden/>
              </w:rPr>
              <w:t>14</w:t>
            </w:r>
            <w:r w:rsidR="001236E1">
              <w:rPr>
                <w:noProof/>
                <w:webHidden/>
              </w:rPr>
              <w:fldChar w:fldCharType="end"/>
            </w:r>
          </w:hyperlink>
        </w:p>
        <w:p w14:paraId="66E7095F" w14:textId="0687FD5D" w:rsidR="001236E1" w:rsidRDefault="0064633D">
          <w:pPr>
            <w:pStyle w:val="TM1"/>
            <w:tabs>
              <w:tab w:val="right" w:leader="dot" w:pos="9062"/>
            </w:tabs>
            <w:rPr>
              <w:rFonts w:asciiTheme="minorHAnsi" w:hAnsiTheme="minorHAnsi" w:cstheme="minorBidi"/>
              <w:noProof/>
            </w:rPr>
          </w:pPr>
          <w:hyperlink w:anchor="_Toc144825838" w:history="1">
            <w:r w:rsidR="001236E1" w:rsidRPr="00656507">
              <w:rPr>
                <w:rStyle w:val="Lienhypertexte"/>
                <w:noProof/>
              </w:rPr>
              <w:t>8 Logiciels</w:t>
            </w:r>
            <w:r w:rsidR="001236E1">
              <w:rPr>
                <w:noProof/>
                <w:webHidden/>
              </w:rPr>
              <w:tab/>
            </w:r>
            <w:r w:rsidR="001236E1">
              <w:rPr>
                <w:noProof/>
                <w:webHidden/>
              </w:rPr>
              <w:fldChar w:fldCharType="begin"/>
            </w:r>
            <w:r w:rsidR="001236E1">
              <w:rPr>
                <w:noProof/>
                <w:webHidden/>
              </w:rPr>
              <w:instrText xml:space="preserve"> PAGEREF _Toc144825838 \h </w:instrText>
            </w:r>
            <w:r w:rsidR="001236E1">
              <w:rPr>
                <w:noProof/>
                <w:webHidden/>
              </w:rPr>
            </w:r>
            <w:r w:rsidR="001236E1">
              <w:rPr>
                <w:noProof/>
                <w:webHidden/>
              </w:rPr>
              <w:fldChar w:fldCharType="separate"/>
            </w:r>
            <w:r w:rsidR="001236E1">
              <w:rPr>
                <w:noProof/>
                <w:webHidden/>
              </w:rPr>
              <w:t>15</w:t>
            </w:r>
            <w:r w:rsidR="001236E1">
              <w:rPr>
                <w:noProof/>
                <w:webHidden/>
              </w:rPr>
              <w:fldChar w:fldCharType="end"/>
            </w:r>
          </w:hyperlink>
        </w:p>
        <w:p w14:paraId="485F6996" w14:textId="30C140CF" w:rsidR="001236E1" w:rsidRDefault="0064633D">
          <w:pPr>
            <w:pStyle w:val="TM1"/>
            <w:tabs>
              <w:tab w:val="right" w:leader="dot" w:pos="9062"/>
            </w:tabs>
            <w:rPr>
              <w:rFonts w:asciiTheme="minorHAnsi" w:hAnsiTheme="minorHAnsi" w:cstheme="minorBidi"/>
              <w:noProof/>
            </w:rPr>
          </w:pPr>
          <w:hyperlink w:anchor="_Toc144825839" w:history="1">
            <w:r w:rsidR="001236E1" w:rsidRPr="00656507">
              <w:rPr>
                <w:rStyle w:val="Lienhypertexte"/>
                <w:noProof/>
              </w:rPr>
              <w:t>9 Annexes</w:t>
            </w:r>
            <w:r w:rsidR="001236E1">
              <w:rPr>
                <w:noProof/>
                <w:webHidden/>
              </w:rPr>
              <w:tab/>
            </w:r>
            <w:r w:rsidR="001236E1">
              <w:rPr>
                <w:noProof/>
                <w:webHidden/>
              </w:rPr>
              <w:fldChar w:fldCharType="begin"/>
            </w:r>
            <w:r w:rsidR="001236E1">
              <w:rPr>
                <w:noProof/>
                <w:webHidden/>
              </w:rPr>
              <w:instrText xml:space="preserve"> PAGEREF _Toc144825839 \h </w:instrText>
            </w:r>
            <w:r w:rsidR="001236E1">
              <w:rPr>
                <w:noProof/>
                <w:webHidden/>
              </w:rPr>
            </w:r>
            <w:r w:rsidR="001236E1">
              <w:rPr>
                <w:noProof/>
                <w:webHidden/>
              </w:rPr>
              <w:fldChar w:fldCharType="separate"/>
            </w:r>
            <w:r w:rsidR="001236E1">
              <w:rPr>
                <w:noProof/>
                <w:webHidden/>
              </w:rPr>
              <w:t>16</w:t>
            </w:r>
            <w:r w:rsidR="001236E1">
              <w:rPr>
                <w:noProof/>
                <w:webHidden/>
              </w:rPr>
              <w:fldChar w:fldCharType="end"/>
            </w:r>
          </w:hyperlink>
        </w:p>
        <w:p w14:paraId="0F6284CC" w14:textId="2D03031F" w:rsidR="001236E1" w:rsidRDefault="0064633D">
          <w:pPr>
            <w:pStyle w:val="TM2"/>
            <w:tabs>
              <w:tab w:val="right" w:leader="dot" w:pos="9062"/>
            </w:tabs>
            <w:rPr>
              <w:rFonts w:asciiTheme="minorHAnsi" w:hAnsiTheme="minorHAnsi" w:cstheme="minorBidi"/>
              <w:noProof/>
            </w:rPr>
          </w:pPr>
          <w:hyperlink w:anchor="_Toc144825840" w:history="1">
            <w:r w:rsidR="001236E1" w:rsidRPr="00656507">
              <w:rPr>
                <w:rStyle w:val="Lienhypertexte"/>
                <w:noProof/>
              </w:rPr>
              <w:t>9.1 Cahier des charges</w:t>
            </w:r>
            <w:r w:rsidR="001236E1">
              <w:rPr>
                <w:noProof/>
                <w:webHidden/>
              </w:rPr>
              <w:tab/>
            </w:r>
            <w:r w:rsidR="001236E1">
              <w:rPr>
                <w:noProof/>
                <w:webHidden/>
              </w:rPr>
              <w:fldChar w:fldCharType="begin"/>
            </w:r>
            <w:r w:rsidR="001236E1">
              <w:rPr>
                <w:noProof/>
                <w:webHidden/>
              </w:rPr>
              <w:instrText xml:space="preserve"> PAGEREF _Toc144825840 \h </w:instrText>
            </w:r>
            <w:r w:rsidR="001236E1">
              <w:rPr>
                <w:noProof/>
                <w:webHidden/>
              </w:rPr>
            </w:r>
            <w:r w:rsidR="001236E1">
              <w:rPr>
                <w:noProof/>
                <w:webHidden/>
              </w:rPr>
              <w:fldChar w:fldCharType="separate"/>
            </w:r>
            <w:r w:rsidR="001236E1">
              <w:rPr>
                <w:noProof/>
                <w:webHidden/>
              </w:rPr>
              <w:t>16</w:t>
            </w:r>
            <w:r w:rsidR="001236E1">
              <w:rPr>
                <w:noProof/>
                <w:webHidden/>
              </w:rPr>
              <w:fldChar w:fldCharType="end"/>
            </w:r>
          </w:hyperlink>
        </w:p>
        <w:p w14:paraId="518D4FC3" w14:textId="562248E5" w:rsidR="001236E1" w:rsidRDefault="0064633D">
          <w:pPr>
            <w:pStyle w:val="TM2"/>
            <w:tabs>
              <w:tab w:val="right" w:leader="dot" w:pos="9062"/>
            </w:tabs>
            <w:rPr>
              <w:rFonts w:asciiTheme="minorHAnsi" w:hAnsiTheme="minorHAnsi" w:cstheme="minorBidi"/>
              <w:noProof/>
            </w:rPr>
          </w:pPr>
          <w:hyperlink w:anchor="_Toc144825841" w:history="1">
            <w:r w:rsidR="001236E1" w:rsidRPr="00656507">
              <w:rPr>
                <w:rStyle w:val="Lienhypertexte"/>
                <w:noProof/>
              </w:rPr>
              <w:t>9.2 Planification</w:t>
            </w:r>
            <w:r w:rsidR="001236E1">
              <w:rPr>
                <w:noProof/>
                <w:webHidden/>
              </w:rPr>
              <w:tab/>
            </w:r>
            <w:r w:rsidR="001236E1">
              <w:rPr>
                <w:noProof/>
                <w:webHidden/>
              </w:rPr>
              <w:fldChar w:fldCharType="begin"/>
            </w:r>
            <w:r w:rsidR="001236E1">
              <w:rPr>
                <w:noProof/>
                <w:webHidden/>
              </w:rPr>
              <w:instrText xml:space="preserve"> PAGEREF _Toc144825841 \h </w:instrText>
            </w:r>
            <w:r w:rsidR="001236E1">
              <w:rPr>
                <w:noProof/>
                <w:webHidden/>
              </w:rPr>
            </w:r>
            <w:r w:rsidR="001236E1">
              <w:rPr>
                <w:noProof/>
                <w:webHidden/>
              </w:rPr>
              <w:fldChar w:fldCharType="separate"/>
            </w:r>
            <w:r w:rsidR="001236E1">
              <w:rPr>
                <w:noProof/>
                <w:webHidden/>
              </w:rPr>
              <w:t>16</w:t>
            </w:r>
            <w:r w:rsidR="001236E1">
              <w:rPr>
                <w:noProof/>
                <w:webHidden/>
              </w:rPr>
              <w:fldChar w:fldCharType="end"/>
            </w:r>
          </w:hyperlink>
        </w:p>
        <w:p w14:paraId="3539DAE2" w14:textId="250C7B6A" w:rsidR="001236E1" w:rsidRDefault="0064633D">
          <w:pPr>
            <w:pStyle w:val="TM2"/>
            <w:tabs>
              <w:tab w:val="right" w:leader="dot" w:pos="9062"/>
            </w:tabs>
            <w:rPr>
              <w:rFonts w:asciiTheme="minorHAnsi" w:hAnsiTheme="minorHAnsi" w:cstheme="minorBidi"/>
              <w:noProof/>
            </w:rPr>
          </w:pPr>
          <w:hyperlink w:anchor="_Toc144825842" w:history="1">
            <w:r w:rsidR="001236E1" w:rsidRPr="00656507">
              <w:rPr>
                <w:rStyle w:val="Lienhypertexte"/>
                <w:noProof/>
              </w:rPr>
              <w:t>9.3 Journal de travail</w:t>
            </w:r>
            <w:r w:rsidR="001236E1">
              <w:rPr>
                <w:noProof/>
                <w:webHidden/>
              </w:rPr>
              <w:tab/>
            </w:r>
            <w:r w:rsidR="001236E1">
              <w:rPr>
                <w:noProof/>
                <w:webHidden/>
              </w:rPr>
              <w:fldChar w:fldCharType="begin"/>
            </w:r>
            <w:r w:rsidR="001236E1">
              <w:rPr>
                <w:noProof/>
                <w:webHidden/>
              </w:rPr>
              <w:instrText xml:space="preserve"> PAGEREF _Toc144825842 \h </w:instrText>
            </w:r>
            <w:r w:rsidR="001236E1">
              <w:rPr>
                <w:noProof/>
                <w:webHidden/>
              </w:rPr>
            </w:r>
            <w:r w:rsidR="001236E1">
              <w:rPr>
                <w:noProof/>
                <w:webHidden/>
              </w:rPr>
              <w:fldChar w:fldCharType="separate"/>
            </w:r>
            <w:r w:rsidR="001236E1">
              <w:rPr>
                <w:noProof/>
                <w:webHidden/>
              </w:rPr>
              <w:t>16</w:t>
            </w:r>
            <w:r w:rsidR="001236E1">
              <w:rPr>
                <w:noProof/>
                <w:webHidden/>
              </w:rPr>
              <w:fldChar w:fldCharType="end"/>
            </w:r>
          </w:hyperlink>
        </w:p>
        <w:p w14:paraId="078EF14A" w14:textId="488A23F9" w:rsidR="001236E1" w:rsidRDefault="0064633D">
          <w:pPr>
            <w:pStyle w:val="TM2"/>
            <w:tabs>
              <w:tab w:val="right" w:leader="dot" w:pos="9062"/>
            </w:tabs>
            <w:rPr>
              <w:rFonts w:asciiTheme="minorHAnsi" w:hAnsiTheme="minorHAnsi" w:cstheme="minorBidi"/>
              <w:noProof/>
            </w:rPr>
          </w:pPr>
          <w:hyperlink w:anchor="_Toc144825843" w:history="1">
            <w:r w:rsidR="001236E1" w:rsidRPr="00656507">
              <w:rPr>
                <w:rStyle w:val="Lienhypertexte"/>
                <w:noProof/>
              </w:rPr>
              <w:t>9.4 Procès-verbaux des séances hebdomadaires</w:t>
            </w:r>
            <w:r w:rsidR="001236E1">
              <w:rPr>
                <w:noProof/>
                <w:webHidden/>
              </w:rPr>
              <w:tab/>
            </w:r>
            <w:r w:rsidR="001236E1">
              <w:rPr>
                <w:noProof/>
                <w:webHidden/>
              </w:rPr>
              <w:fldChar w:fldCharType="begin"/>
            </w:r>
            <w:r w:rsidR="001236E1">
              <w:rPr>
                <w:noProof/>
                <w:webHidden/>
              </w:rPr>
              <w:instrText xml:space="preserve"> PAGEREF _Toc144825843 \h </w:instrText>
            </w:r>
            <w:r w:rsidR="001236E1">
              <w:rPr>
                <w:noProof/>
                <w:webHidden/>
              </w:rPr>
            </w:r>
            <w:r w:rsidR="001236E1">
              <w:rPr>
                <w:noProof/>
                <w:webHidden/>
              </w:rPr>
              <w:fldChar w:fldCharType="separate"/>
            </w:r>
            <w:r w:rsidR="001236E1">
              <w:rPr>
                <w:noProof/>
                <w:webHidden/>
              </w:rPr>
              <w:t>16</w:t>
            </w:r>
            <w:r w:rsidR="001236E1">
              <w:rPr>
                <w:noProof/>
                <w:webHidden/>
              </w:rPr>
              <w:fldChar w:fldCharType="end"/>
            </w:r>
          </w:hyperlink>
        </w:p>
        <w:p w14:paraId="22A5ED70" w14:textId="1654DE13"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8"/>
          <w:footerReference w:type="default" r:id="rId9"/>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Default="00426AD1" w:rsidP="00036971">
      <w:pPr>
        <w:pStyle w:val="Glossaire"/>
      </w:pPr>
      <w:r w:rsidRPr="00A87DB7">
        <w:t xml:space="preserve">RFID </w:t>
      </w:r>
      <w:r w:rsidR="00A87DB7" w:rsidRPr="00A87DB7">
        <w:tab/>
      </w:r>
      <w:r w:rsidR="00F7083F">
        <w:t xml:space="preserve">Radio </w:t>
      </w:r>
      <w:proofErr w:type="spellStart"/>
      <w:r w:rsidR="00F7083F">
        <w:t>Frequency</w:t>
      </w:r>
      <w:proofErr w:type="spellEnd"/>
      <w:r w:rsidR="00F7083F">
        <w:t xml:space="preserve"> </w:t>
      </w:r>
      <w:proofErr w:type="spellStart"/>
      <w:r w:rsidR="00F7083F">
        <w:t>ID</w:t>
      </w:r>
      <w:r w:rsidRPr="00A87DB7">
        <w:t>entification</w:t>
      </w:r>
      <w:proofErr w:type="spellEnd"/>
    </w:p>
    <w:p w14:paraId="1BD334F0" w14:textId="4F821F3A" w:rsidR="00F7083F" w:rsidRDefault="00F7083F" w:rsidP="00036971">
      <w:pPr>
        <w:pStyle w:val="Glossaire"/>
      </w:pPr>
      <w:r>
        <w:t>ABS</w:t>
      </w:r>
      <w:r>
        <w:tab/>
        <w:t>Acrylonitrile B</w:t>
      </w:r>
      <w:r w:rsidRPr="00F7083F">
        <w:t xml:space="preserve">utadiène </w:t>
      </w:r>
      <w:r>
        <w:t>S</w:t>
      </w:r>
      <w:r w:rsidRPr="00F7083F">
        <w:t>tyrène</w:t>
      </w:r>
    </w:p>
    <w:p w14:paraId="4DF4DFF7" w14:textId="67C421A7" w:rsidR="00F7083F" w:rsidRPr="00A87DB7" w:rsidRDefault="00F7083F" w:rsidP="00036971">
      <w:pPr>
        <w:pStyle w:val="Glossaire"/>
      </w:pPr>
      <w:r>
        <w:t>PETG</w:t>
      </w:r>
      <w:r>
        <w:tab/>
      </w:r>
      <w:proofErr w:type="spellStart"/>
      <w:r>
        <w:t>PolyEthylene</w:t>
      </w:r>
      <w:proofErr w:type="spellEnd"/>
      <w:r>
        <w:t xml:space="preserve"> </w:t>
      </w:r>
      <w:proofErr w:type="spellStart"/>
      <w:r>
        <w:t>T</w:t>
      </w:r>
      <w:r w:rsidRPr="00F7083F">
        <w:t>erephthalate</w:t>
      </w:r>
      <w:proofErr w:type="spellEnd"/>
      <w:r>
        <w:t xml:space="preserve"> Glycol </w:t>
      </w:r>
    </w:p>
    <w:p w14:paraId="11FCDB55" w14:textId="77777777" w:rsidR="00426AD1" w:rsidRDefault="00426AD1" w:rsidP="00036971"/>
    <w:p w14:paraId="2C76FAEF" w14:textId="77777777" w:rsidR="00426AD1" w:rsidRDefault="00426AD1" w:rsidP="00036971">
      <w:pPr>
        <w:sectPr w:rsidR="00426AD1"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4825818"/>
      <w:r w:rsidRPr="00E84CD5">
        <w:lastRenderedPageBreak/>
        <w:t>Introduction</w:t>
      </w:r>
      <w:bookmarkEnd w:id="0"/>
    </w:p>
    <w:p w14:paraId="7B73D2C5" w14:textId="77777777" w:rsidR="008760E4" w:rsidRDefault="008760E4" w:rsidP="00E84CD5">
      <w:pPr>
        <w:pStyle w:val="Titre2"/>
        <w:numPr>
          <w:ilvl w:val="1"/>
          <w:numId w:val="2"/>
        </w:numPr>
      </w:pPr>
      <w:bookmarkStart w:id="1" w:name="_Toc144825819"/>
      <w:r w:rsidRPr="00E84CD5">
        <w:t>Contexte</w:t>
      </w:r>
      <w:bookmarkEnd w:id="1"/>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77777777" w:rsidR="006479B4" w:rsidRPr="006479B4" w:rsidRDefault="006479B4" w:rsidP="00036971">
      <w:r>
        <w:t>Ce projet est réalisé en fin de formation et possède une durée de 5 semaines. Chaque étudiant est suivi par un enseignant de l’ETML-ES, nommé le Maître de diplôme et évalué par ce dernier ainsi que deux experts externes à l’établissement.</w:t>
      </w:r>
    </w:p>
    <w:p w14:paraId="42E5786C" w14:textId="77777777" w:rsidR="008760E4" w:rsidRDefault="008760E4" w:rsidP="00E84CD5">
      <w:pPr>
        <w:pStyle w:val="Titre2"/>
        <w:numPr>
          <w:ilvl w:val="1"/>
          <w:numId w:val="2"/>
        </w:numPr>
      </w:pPr>
      <w:bookmarkStart w:id="2" w:name="_Toc144825820"/>
      <w:r w:rsidRPr="008760E4">
        <w:t>But du projet</w:t>
      </w:r>
      <w:bookmarkEnd w:id="2"/>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donnée (logs d’utilisation) : utilisation de la place de travail par qui, combien de fois, combien de temps, etc.</w:t>
      </w:r>
    </w:p>
    <w:p w14:paraId="11FD8BC5" w14:textId="2C36B7FB" w:rsidR="00426AD1" w:rsidRPr="00E543C4" w:rsidRDefault="00426AD1" w:rsidP="00036971">
      <w:r>
        <w:t>Le cahier des charges disponible en annexe f</w:t>
      </w:r>
      <w:r w:rsidR="00471339">
        <w:t xml:space="preserve">ournit les exigences </w:t>
      </w:r>
      <w:r w:rsidR="002D2D84">
        <w:t xml:space="preserve">détaillées </w:t>
      </w:r>
      <w:r w:rsidR="00471339">
        <w:t>du projet.</w:t>
      </w:r>
    </w:p>
    <w:p w14:paraId="46E7AF47" w14:textId="77777777" w:rsidR="001F0D34" w:rsidRDefault="001F0D34" w:rsidP="00036971">
      <w:r>
        <w:br w:type="page"/>
      </w:r>
    </w:p>
    <w:p w14:paraId="413BFECD" w14:textId="65951299" w:rsidR="00E84CD5" w:rsidRDefault="0029415F" w:rsidP="00E84CD5">
      <w:pPr>
        <w:pStyle w:val="Titre1"/>
      </w:pPr>
      <w:r>
        <w:lastRenderedPageBreak/>
        <w:t>Design</w:t>
      </w:r>
    </w:p>
    <w:p w14:paraId="55376EDF" w14:textId="25CABB60" w:rsidR="00F7083F" w:rsidRDefault="00F7083F" w:rsidP="00F7083F">
      <w:pPr>
        <w:pStyle w:val="Titre2"/>
      </w:pPr>
      <w:bookmarkStart w:id="3" w:name="_Toc144825822"/>
      <w:r>
        <w:t>Schéma de principe</w:t>
      </w:r>
      <w:bookmarkEnd w:id="3"/>
    </w:p>
    <w:p w14:paraId="6D83250B" w14:textId="1E6DBC57" w:rsidR="00F7083F" w:rsidRPr="00F7083F" w:rsidRDefault="00F7083F" w:rsidP="00036971">
      <w:r>
        <w:t>Un schéma de principe a été établis sur base du cahier des charges.</w:t>
      </w:r>
    </w:p>
    <w:p w14:paraId="37625DB2" w14:textId="77777777" w:rsidR="00F7083F" w:rsidRDefault="00BD7FFD" w:rsidP="00036971">
      <w:r>
        <w:rPr>
          <w:noProof/>
          <w:lang w:eastAsia="fr-CH"/>
        </w:rPr>
        <w:drawing>
          <wp:inline distT="0" distB="0" distL="0" distR="0" wp14:anchorId="10B700B2" wp14:editId="19A1CA88">
            <wp:extent cx="5760720" cy="4095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12_SchemaBloc_PreEtude.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14:paraId="21636DB9" w14:textId="306780A5" w:rsidR="00BD7FFD" w:rsidRDefault="00F7083F" w:rsidP="00036971">
      <w:pPr>
        <w:pStyle w:val="Lgende"/>
      </w:pPr>
      <w:r>
        <w:t xml:space="preserve">Figure </w:t>
      </w:r>
      <w:fldSimple w:instr=" SEQ Figure \* ARABIC ">
        <w:r w:rsidR="007142F7">
          <w:rPr>
            <w:noProof/>
          </w:rPr>
          <w:t>1</w:t>
        </w:r>
      </w:fldSimple>
      <w:r>
        <w:t xml:space="preserve"> : Schéma de principe basé sur le cahier des charges</w:t>
      </w:r>
    </w:p>
    <w:p w14:paraId="28F6AE11" w14:textId="1A80823E" w:rsidR="00741082" w:rsidRDefault="00741082" w:rsidP="00036971"/>
    <w:p w14:paraId="4F11439D" w14:textId="645BB5A0" w:rsidR="00741082" w:rsidRDefault="00741082" w:rsidP="00036971">
      <w:r>
        <w:br w:type="page"/>
      </w:r>
    </w:p>
    <w:p w14:paraId="4C9FA8D0" w14:textId="5A5D8F9D" w:rsidR="005917CD" w:rsidRDefault="005917CD" w:rsidP="005917CD">
      <w:pPr>
        <w:pStyle w:val="Titre2"/>
      </w:pPr>
      <w:bookmarkStart w:id="4" w:name="_Toc144825824"/>
      <w:r>
        <w:lastRenderedPageBreak/>
        <w:t>Alimentation</w:t>
      </w:r>
      <w:bookmarkEnd w:id="4"/>
    </w:p>
    <w:p w14:paraId="525B5752" w14:textId="19A79A7F" w:rsidR="0042660F" w:rsidRDefault="0042660F" w:rsidP="00036971">
      <w:r>
        <w:t xml:space="preserve">En analysant les tensions nécessaires aux principaux composants (comme par exemple le microcontrôleur ou le module RFID) j’ai pu remarquer qu’ils avaient tous </w:t>
      </w:r>
      <w:r w:rsidR="00DF2BD4">
        <w:t>la possibilité</w:t>
      </w:r>
      <w:r>
        <w:t xml:space="preserve"> d’être alimenté en 3,3VDC. C’est donc à cette tension que l’en</w:t>
      </w:r>
      <w:r w:rsidR="0029415F">
        <w:t>tièreté du circuit est alimenté,</w:t>
      </w:r>
      <w:r>
        <w:t xml:space="preserve"> par le biais d’un convertisseur AC/DC depuis le réseau électrique</w:t>
      </w:r>
      <w:r w:rsidR="00DF2BD4">
        <w:t>.</w:t>
      </w:r>
    </w:p>
    <w:p w14:paraId="7CEFA647" w14:textId="63BD4AFD" w:rsidR="00DF2BD4" w:rsidRDefault="00DF2BD4" w:rsidP="00036971">
      <w:r>
        <w:t>Le courant maximal nécessaire</w:t>
      </w:r>
      <w:r w:rsidR="009C00B6">
        <w:t xml:space="preserve"> a été estimé</w:t>
      </w:r>
      <w:r>
        <w:t xml:space="preserve"> </w:t>
      </w:r>
      <w:r w:rsidR="009C00B6">
        <w:t xml:space="preserve">à l’aide des </w:t>
      </w:r>
      <w:proofErr w:type="spellStart"/>
      <w:r w:rsidR="009C00B6">
        <w:t>datasheets</w:t>
      </w:r>
      <w:proofErr w:type="spellEnd"/>
      <w:r w:rsidR="009C00B6">
        <w:t xml:space="preserve"> des différents composants. Le pire cas a été envisagé, même si irréaliste car il y a peu de chances que deux modules RFID soient utilisées en même temps ou encore que le module Ethernet et </w:t>
      </w:r>
      <w:proofErr w:type="spellStart"/>
      <w:r w:rsidR="009C00B6">
        <w:t>Wi-fi</w:t>
      </w:r>
      <w:proofErr w:type="spellEnd"/>
      <w:r w:rsidR="009C00B6">
        <w:t xml:space="preserve"> soi</w:t>
      </w:r>
      <w:r w:rsidR="001236E1">
        <w:t>en</w:t>
      </w:r>
      <w:r w:rsidR="009C00B6">
        <w:t>t utilisés simultanément. Une marge de 10% a même été prise par sécurité supplémentaire.</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4EB5CEC8">
            <wp:extent cx="3600000" cy="1951412"/>
            <wp:effectExtent l="0" t="0" r="63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951412"/>
                    </a:xfrm>
                    <a:prstGeom prst="rect">
                      <a:avLst/>
                    </a:prstGeom>
                    <a:noFill/>
                    <a:ln>
                      <a:noFill/>
                    </a:ln>
                  </pic:spPr>
                </pic:pic>
              </a:graphicData>
            </a:graphic>
          </wp:inline>
        </w:drawing>
      </w:r>
    </w:p>
    <w:p w14:paraId="505221E3" w14:textId="72110D82" w:rsidR="009C00B6" w:rsidRDefault="009C00B6" w:rsidP="009C00B6">
      <w:pPr>
        <w:pStyle w:val="Lgende"/>
      </w:pPr>
      <w:r>
        <w:t xml:space="preserve">Figure </w:t>
      </w:r>
      <w:fldSimple w:instr=" SEQ Figure \* ARABIC ">
        <w:r w:rsidR="007142F7">
          <w:rPr>
            <w:noProof/>
          </w:rPr>
          <w:t>2</w:t>
        </w:r>
      </w:fldSimple>
      <w:r>
        <w:t xml:space="preserve"> : Estimation du courant consommé</w:t>
      </w:r>
    </w:p>
    <w:p w14:paraId="5F974853" w14:textId="32A816CE" w:rsidR="009C00B6" w:rsidRDefault="009C00B6" w:rsidP="009C00B6">
      <w:r>
        <w:t xml:space="preserve">Le </w:t>
      </w:r>
      <w:r w:rsidRPr="001236E1">
        <w:t>module sélectionné</w:t>
      </w:r>
      <w:r>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 sont utilisées</w:t>
      </w:r>
      <w:r w:rsidR="001236E1">
        <w:t xml:space="preserve">. Le fabricant garantit le respect des normes d’émissions de bruit.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591D6547">
                  <wp:extent cx="1309341" cy="971550"/>
                  <wp:effectExtent l="0" t="0" r="5715" b="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794" b="14005"/>
                          <a:stretch/>
                        </pic:blipFill>
                        <pic:spPr bwMode="auto">
                          <a:xfrm>
                            <a:off x="0" y="0"/>
                            <a:ext cx="1413116" cy="10485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658659C7" w:rsidR="007A2175" w:rsidRDefault="000301CF" w:rsidP="000301CF">
      <w:pPr>
        <w:pStyle w:val="Lgende"/>
      </w:pPr>
      <w:r>
        <w:t xml:space="preserve">Tableau </w:t>
      </w:r>
      <w:fldSimple w:instr=" SEQ Tableau \* ARABIC ">
        <w:r w:rsidR="001236E1">
          <w:rPr>
            <w:noProof/>
          </w:rPr>
          <w:t>1</w:t>
        </w:r>
      </w:fldSimple>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drawing>
          <wp:inline distT="0" distB="0" distL="0" distR="0" wp14:anchorId="052E41E2" wp14:editId="7FABB9A1">
            <wp:extent cx="3914962" cy="1800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4962" cy="1800000"/>
                    </a:xfrm>
                    <a:prstGeom prst="rect">
                      <a:avLst/>
                    </a:prstGeom>
                    <a:noFill/>
                    <a:ln>
                      <a:noFill/>
                    </a:ln>
                  </pic:spPr>
                </pic:pic>
              </a:graphicData>
            </a:graphic>
          </wp:inline>
        </w:drawing>
      </w:r>
    </w:p>
    <w:p w14:paraId="6E2F0D32" w14:textId="4C13B892" w:rsidR="009F5001" w:rsidRPr="009F5001" w:rsidRDefault="007142F7" w:rsidP="007142F7">
      <w:pPr>
        <w:pStyle w:val="Lgende"/>
      </w:pPr>
      <w:r>
        <w:t xml:space="preserve">Figure </w:t>
      </w:r>
      <w:fldSimple w:instr=" SEQ Figure \* ARABIC ">
        <w:r>
          <w:rPr>
            <w:noProof/>
          </w:rPr>
          <w:t>3</w:t>
        </w:r>
      </w:fldSimple>
      <w:r>
        <w:t xml:space="preserve"> : Schéma du convertisseur AC/DC</w:t>
      </w:r>
    </w:p>
    <w:p w14:paraId="0C151056" w14:textId="77777777" w:rsidR="0029415F" w:rsidRDefault="0029415F" w:rsidP="00D80EA5">
      <w:pPr>
        <w:pStyle w:val="Titre2"/>
      </w:pPr>
      <w:bookmarkStart w:id="5" w:name="_Toc144825823"/>
      <w:bookmarkStart w:id="6" w:name="_Toc144825825"/>
      <w:r>
        <w:lastRenderedPageBreak/>
        <w:t>RFID</w:t>
      </w:r>
      <w:bookmarkEnd w:id="5"/>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7777777" w:rsidR="0029415F" w:rsidRDefault="0029415F" w:rsidP="0029415F">
      <w:r>
        <w:t xml:space="preserve">La technologie du badge a pu être identifiée en utilisant un smartphone (Samsung S23 Ultra) doté de l'application "NFC Tools" disponible sur le "Play Store". 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6F770E95" w:rsidR="0029415F" w:rsidRPr="00F7083F" w:rsidRDefault="0029415F" w:rsidP="0029415F">
      <w:pPr>
        <w:pStyle w:val="Lgende"/>
      </w:pPr>
      <w:bookmarkStart w:id="7" w:name="_Ref144731871"/>
      <w:bookmarkStart w:id="8" w:name="_Ref144731876"/>
      <w:r w:rsidRPr="00F7083F">
        <w:t xml:space="preserve">Figure </w:t>
      </w:r>
      <w:fldSimple w:instr=" SEQ Figure \* ARABIC ">
        <w:r w:rsidR="007142F7">
          <w:rPr>
            <w:noProof/>
          </w:rPr>
          <w:t>4</w:t>
        </w:r>
      </w:fldSimple>
      <w:bookmarkEnd w:id="7"/>
      <w:r w:rsidRPr="00F7083F">
        <w:t xml:space="preserve"> : Technologie du badge RFID de l'ETML-ES</w:t>
      </w:r>
      <w:bookmarkEnd w:id="8"/>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483B7D">
        <w:tc>
          <w:tcPr>
            <w:tcW w:w="1696" w:type="dxa"/>
          </w:tcPr>
          <w:p w14:paraId="37E8829F" w14:textId="77777777" w:rsidR="0029415F" w:rsidRDefault="0029415F" w:rsidP="00483B7D">
            <w:r>
              <w:t>Nom</w:t>
            </w:r>
          </w:p>
        </w:tc>
        <w:tc>
          <w:tcPr>
            <w:tcW w:w="3686" w:type="dxa"/>
          </w:tcPr>
          <w:p w14:paraId="6DE7F144" w14:textId="77777777" w:rsidR="0029415F" w:rsidRPr="00165D7C" w:rsidRDefault="0029415F" w:rsidP="00483B7D">
            <w:pPr>
              <w:pStyle w:val="Image-centree"/>
            </w:pPr>
            <w:r w:rsidRPr="00165D7C">
              <w:t>RFID CLICK</w:t>
            </w:r>
          </w:p>
        </w:tc>
        <w:tc>
          <w:tcPr>
            <w:tcW w:w="3680" w:type="dxa"/>
          </w:tcPr>
          <w:p w14:paraId="761F9FEE" w14:textId="77777777" w:rsidR="0029415F" w:rsidRPr="00165D7C" w:rsidRDefault="0029415F" w:rsidP="00483B7D">
            <w:pPr>
              <w:pStyle w:val="Image-centree"/>
            </w:pPr>
            <w:r>
              <w:t>CHILLI UART B1</w:t>
            </w:r>
          </w:p>
        </w:tc>
      </w:tr>
      <w:tr w:rsidR="0029415F" w14:paraId="6E0F8185" w14:textId="77777777" w:rsidTr="00483B7D">
        <w:tc>
          <w:tcPr>
            <w:tcW w:w="1696" w:type="dxa"/>
          </w:tcPr>
          <w:p w14:paraId="6E0A5BB5" w14:textId="77777777" w:rsidR="0029415F" w:rsidRDefault="0029415F" w:rsidP="00483B7D">
            <w:r>
              <w:t>Illustration</w:t>
            </w:r>
          </w:p>
        </w:tc>
        <w:tc>
          <w:tcPr>
            <w:tcW w:w="3686" w:type="dxa"/>
          </w:tcPr>
          <w:p w14:paraId="1E6D29CA" w14:textId="77777777" w:rsidR="0029415F" w:rsidRDefault="0029415F" w:rsidP="00483B7D">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5">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483B7D">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483B7D">
        <w:tc>
          <w:tcPr>
            <w:tcW w:w="1696" w:type="dxa"/>
          </w:tcPr>
          <w:p w14:paraId="63E8C42D" w14:textId="77777777" w:rsidR="0029415F" w:rsidRDefault="0029415F" w:rsidP="00483B7D">
            <w:r>
              <w:t>Prix</w:t>
            </w:r>
          </w:p>
        </w:tc>
        <w:tc>
          <w:tcPr>
            <w:tcW w:w="3686" w:type="dxa"/>
          </w:tcPr>
          <w:p w14:paraId="73BACBBC" w14:textId="77777777" w:rsidR="0029415F" w:rsidRDefault="0029415F" w:rsidP="00483B7D">
            <w:r>
              <w:t>25.23 CHF</w:t>
            </w:r>
          </w:p>
        </w:tc>
        <w:tc>
          <w:tcPr>
            <w:tcW w:w="3680" w:type="dxa"/>
          </w:tcPr>
          <w:p w14:paraId="6026DFE2" w14:textId="77777777" w:rsidR="0029415F" w:rsidRDefault="0029415F" w:rsidP="00483B7D">
            <w:r>
              <w:t>34.82 CHF</w:t>
            </w:r>
          </w:p>
        </w:tc>
      </w:tr>
      <w:tr w:rsidR="0029415F" w14:paraId="316B8665" w14:textId="77777777" w:rsidTr="00483B7D">
        <w:tc>
          <w:tcPr>
            <w:tcW w:w="1696" w:type="dxa"/>
          </w:tcPr>
          <w:p w14:paraId="001ED753" w14:textId="77777777" w:rsidR="0029415F" w:rsidRDefault="0029415F" w:rsidP="00483B7D">
            <w:r>
              <w:t>Interface</w:t>
            </w:r>
          </w:p>
        </w:tc>
        <w:tc>
          <w:tcPr>
            <w:tcW w:w="3686" w:type="dxa"/>
          </w:tcPr>
          <w:p w14:paraId="3A3745AC" w14:textId="77777777" w:rsidR="0029415F" w:rsidRDefault="0029415F" w:rsidP="00483B7D">
            <w:r>
              <w:t>SPI, UART</w:t>
            </w:r>
          </w:p>
        </w:tc>
        <w:tc>
          <w:tcPr>
            <w:tcW w:w="3680" w:type="dxa"/>
          </w:tcPr>
          <w:p w14:paraId="7578AC01" w14:textId="77777777" w:rsidR="0029415F" w:rsidRDefault="0029415F" w:rsidP="00483B7D">
            <w:r>
              <w:t>UART</w:t>
            </w:r>
          </w:p>
        </w:tc>
      </w:tr>
      <w:tr w:rsidR="0029415F" w14:paraId="414C5B8A" w14:textId="77777777" w:rsidTr="00483B7D">
        <w:tc>
          <w:tcPr>
            <w:tcW w:w="1696" w:type="dxa"/>
          </w:tcPr>
          <w:p w14:paraId="050F970E" w14:textId="77777777" w:rsidR="0029415F" w:rsidRDefault="0029415F" w:rsidP="00483B7D">
            <w:r>
              <w:t>Taille</w:t>
            </w:r>
          </w:p>
        </w:tc>
        <w:tc>
          <w:tcPr>
            <w:tcW w:w="3686" w:type="dxa"/>
          </w:tcPr>
          <w:p w14:paraId="422296B4" w14:textId="77777777" w:rsidR="0029415F" w:rsidRDefault="0029415F" w:rsidP="00483B7D">
            <w:r>
              <w:t>57.15 x 25.4 mm</w:t>
            </w:r>
          </w:p>
        </w:tc>
        <w:tc>
          <w:tcPr>
            <w:tcW w:w="3680" w:type="dxa"/>
          </w:tcPr>
          <w:p w14:paraId="43FC4E15" w14:textId="77777777" w:rsidR="0029415F" w:rsidRDefault="0029415F" w:rsidP="00483B7D">
            <w:r>
              <w:t>75 x 50 mm</w:t>
            </w:r>
          </w:p>
        </w:tc>
      </w:tr>
      <w:tr w:rsidR="0029415F" w14:paraId="69ED82A1" w14:textId="77777777" w:rsidTr="00483B7D">
        <w:tc>
          <w:tcPr>
            <w:tcW w:w="1696" w:type="dxa"/>
          </w:tcPr>
          <w:p w14:paraId="296083CB" w14:textId="77777777" w:rsidR="0029415F" w:rsidRDefault="0029415F" w:rsidP="00483B7D">
            <w:r>
              <w:t>Connecteur</w:t>
            </w:r>
          </w:p>
        </w:tc>
        <w:tc>
          <w:tcPr>
            <w:tcW w:w="3686" w:type="dxa"/>
          </w:tcPr>
          <w:p w14:paraId="76ACC13C" w14:textId="77777777" w:rsidR="0029415F" w:rsidRDefault="0029415F" w:rsidP="00483B7D">
            <w:proofErr w:type="spellStart"/>
            <w:r>
              <w:t>mikroBUS</w:t>
            </w:r>
            <w:proofErr w:type="spellEnd"/>
          </w:p>
        </w:tc>
        <w:tc>
          <w:tcPr>
            <w:tcW w:w="3680" w:type="dxa"/>
          </w:tcPr>
          <w:p w14:paraId="5C7E075E" w14:textId="77777777" w:rsidR="0029415F" w:rsidRDefault="0029415F" w:rsidP="00483B7D">
            <w:r>
              <w:t>pins 2.54mm, pins 2mm</w:t>
            </w:r>
          </w:p>
        </w:tc>
      </w:tr>
      <w:tr w:rsidR="0029415F" w14:paraId="61E75209" w14:textId="77777777" w:rsidTr="00483B7D">
        <w:tc>
          <w:tcPr>
            <w:tcW w:w="1696" w:type="dxa"/>
          </w:tcPr>
          <w:p w14:paraId="57B94064" w14:textId="77777777" w:rsidR="0029415F" w:rsidRDefault="0029415F" w:rsidP="00483B7D">
            <w:r>
              <w:t>Avantages</w:t>
            </w:r>
          </w:p>
        </w:tc>
        <w:tc>
          <w:tcPr>
            <w:tcW w:w="3686" w:type="dxa"/>
          </w:tcPr>
          <w:p w14:paraId="78E8175D" w14:textId="77777777" w:rsidR="0029415F" w:rsidRDefault="0029415F" w:rsidP="00483B7D">
            <w:r>
              <w:t>Déjà utilisé au sein de l’ES</w:t>
            </w:r>
          </w:p>
        </w:tc>
        <w:tc>
          <w:tcPr>
            <w:tcW w:w="3680" w:type="dxa"/>
          </w:tcPr>
          <w:p w14:paraId="7AD53F38" w14:textId="77777777" w:rsidR="0029415F" w:rsidRDefault="0029415F" w:rsidP="00483B7D">
            <w:r>
              <w:t>Placement physique dans le boitier plus flexible</w:t>
            </w:r>
            <w:r>
              <w:br/>
            </w:r>
          </w:p>
        </w:tc>
      </w:tr>
      <w:tr w:rsidR="0029415F" w14:paraId="282BE82F" w14:textId="77777777" w:rsidTr="00483B7D">
        <w:tc>
          <w:tcPr>
            <w:tcW w:w="1696" w:type="dxa"/>
          </w:tcPr>
          <w:p w14:paraId="02430581" w14:textId="77777777" w:rsidR="0029415F" w:rsidRDefault="0029415F" w:rsidP="00483B7D">
            <w:r>
              <w:t>Inconvénients</w:t>
            </w:r>
          </w:p>
        </w:tc>
        <w:tc>
          <w:tcPr>
            <w:tcW w:w="3686" w:type="dxa"/>
          </w:tcPr>
          <w:p w14:paraId="6036DE5C" w14:textId="77777777" w:rsidR="0029415F" w:rsidRDefault="0029415F" w:rsidP="00483B7D">
            <w:r>
              <w:t>Antenne a très faible portée</w:t>
            </w:r>
          </w:p>
          <w:p w14:paraId="33FD479E" w14:textId="77777777" w:rsidR="0029415F" w:rsidRDefault="0029415F" w:rsidP="00483B7D">
            <w:r>
              <w:t>Manque de documentation</w:t>
            </w:r>
          </w:p>
        </w:tc>
        <w:tc>
          <w:tcPr>
            <w:tcW w:w="3680" w:type="dxa"/>
          </w:tcPr>
          <w:p w14:paraId="16B13ADD" w14:textId="77777777" w:rsidR="0029415F" w:rsidRDefault="0029415F" w:rsidP="00483B7D"/>
        </w:tc>
      </w:tr>
    </w:tbl>
    <w:p w14:paraId="377719E2" w14:textId="77777777" w:rsidR="0029415F" w:rsidRDefault="0029415F" w:rsidP="0029415F">
      <w:r>
        <w:t>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w:t>
      </w:r>
      <w:proofErr w:type="spellStart"/>
      <w:r>
        <w:t>MikroE</w:t>
      </w:r>
      <w:proofErr w:type="spellEnd"/>
      <w:r>
        <w:t> » en intégrant une empreinte « </w:t>
      </w:r>
      <w:proofErr w:type="spellStart"/>
      <w:r>
        <w:t>mikroBUS</w:t>
      </w:r>
      <w:proofErr w:type="spellEnd"/>
      <w:r>
        <w:t xml:space="preserve"> » sur le PCB. </w:t>
      </w:r>
    </w:p>
    <w:p w14:paraId="770D8ED4" w14:textId="20332216" w:rsidR="0029415F" w:rsidRDefault="0029415F">
      <w:pPr>
        <w:spacing w:before="0" w:after="160"/>
        <w:jc w:val="left"/>
      </w:pPr>
      <w:r>
        <w:br w:type="page"/>
      </w:r>
    </w:p>
    <w:p w14:paraId="385E3BA8" w14:textId="3152101E" w:rsidR="00282B24" w:rsidRDefault="00282B24" w:rsidP="00282B24">
      <w:pPr>
        <w:pStyle w:val="Titre2"/>
      </w:pPr>
      <w:r>
        <w:lastRenderedPageBreak/>
        <w:t>Microcontrôleur</w:t>
      </w:r>
      <w:bookmarkEnd w:id="6"/>
    </w:p>
    <w:p w14:paraId="72EBD08B" w14:textId="29F08026"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4990EA8D" w14:textId="04945607" w:rsidR="009D35AC" w:rsidRDefault="009D35AC" w:rsidP="009D35AC">
      <w:pPr>
        <w:pStyle w:val="Titre2"/>
      </w:pPr>
      <w:bookmarkStart w:id="9" w:name="_Toc144825827"/>
      <w:r>
        <w:t xml:space="preserve">Module </w:t>
      </w:r>
      <w:proofErr w:type="spellStart"/>
      <w:r>
        <w:t>Wi-fi</w:t>
      </w:r>
      <w:bookmarkEnd w:id="9"/>
      <w:proofErr w:type="spellEnd"/>
    </w:p>
    <w:p w14:paraId="49B4F9AC" w14:textId="09AEF9A0" w:rsidR="009D35AC" w:rsidRDefault="00557ADD" w:rsidP="009D35AC">
      <w:r>
        <w:t xml:space="preserve">Pour assurer une connectivité sans fil, un module </w:t>
      </w:r>
      <w:proofErr w:type="spellStart"/>
      <w:r>
        <w:t>Wi-fi</w:t>
      </w:r>
      <w:proofErr w:type="spellEnd"/>
      <w:r>
        <w:t xml:space="preserve"> est intégré au circuit. Ce dernier a été sélectionné parmi les anciens projets réalisés au sein de l’ES. Cela permet ainsi de bénéficier de l’expérience et de la documentation d’anciens étudiants ou des enseignant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7777777" w:rsidR="00557ADD" w:rsidRDefault="00557ADD" w:rsidP="000301CF">
            <w:pPr>
              <w:pStyle w:val="texte-Tableaux"/>
            </w:pPr>
            <w:r>
              <w:t>Convertisseur AC/DC</w:t>
            </w:r>
          </w:p>
        </w:tc>
      </w:tr>
      <w:tr w:rsidR="00557ADD" w14:paraId="24612A22" w14:textId="77777777" w:rsidTr="004A4CFB">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ED156BA">
                  <wp:extent cx="1080000" cy="1175441"/>
                  <wp:effectExtent l="0" t="0" r="6350" b="571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080000" cy="117544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4A4CFB">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4A4CFB">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mA]</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4A4CFB">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mA]</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855A95" w14:paraId="722F8514" w14:textId="77777777" w:rsidTr="004A4CFB">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557ADD" w:rsidRDefault="00557ADD" w:rsidP="000301CF">
            <w:pPr>
              <w:pStyle w:val="texte-Tableaux"/>
              <w:rPr>
                <w:lang w:val="de-CH"/>
              </w:rPr>
            </w:pPr>
            <w:r w:rsidRPr="00557ADD">
              <w:rPr>
                <w:lang w:val="de-CH"/>
              </w:rPr>
              <w:t>802.11b/g/n, Bluetooth v5.0</w:t>
            </w:r>
          </w:p>
        </w:tc>
        <w:tc>
          <w:tcPr>
            <w:tcW w:w="2835" w:type="dxa"/>
            <w:vMerge/>
            <w:tcBorders>
              <w:left w:val="single" w:sz="8" w:space="0" w:color="auto"/>
              <w:bottom w:val="single" w:sz="8" w:space="0" w:color="auto"/>
            </w:tcBorders>
            <w:vAlign w:val="center"/>
          </w:tcPr>
          <w:p w14:paraId="78CD2C75" w14:textId="77777777" w:rsidR="00557ADD" w:rsidRPr="00557ADD" w:rsidRDefault="00557ADD" w:rsidP="00557ADD">
            <w:pPr>
              <w:keepNext/>
              <w:jc w:val="left"/>
              <w:rPr>
                <w:lang w:val="de-CH"/>
              </w:rPr>
            </w:pPr>
          </w:p>
        </w:tc>
      </w:tr>
    </w:tbl>
    <w:p w14:paraId="18AB2095" w14:textId="3EB14419" w:rsidR="00557ADD" w:rsidRDefault="00557ADD" w:rsidP="00557ADD">
      <w:pPr>
        <w:pStyle w:val="Lgende"/>
      </w:pPr>
      <w:r>
        <w:t xml:space="preserve">Tableau </w:t>
      </w:r>
      <w:fldSimple w:instr=" SEQ Tableau \* ARABIC ">
        <w:r w:rsidR="001236E1">
          <w:rPr>
            <w:noProof/>
          </w:rPr>
          <w:t>2</w:t>
        </w:r>
      </w:fldSimple>
      <w:r>
        <w:t xml:space="preserve"> : Caractéristiques principales du module </w:t>
      </w:r>
      <w:proofErr w:type="spellStart"/>
      <w:r>
        <w:t>Wi-fi</w:t>
      </w:r>
      <w:proofErr w:type="spellEnd"/>
    </w:p>
    <w:p w14:paraId="1D0CBC1C" w14:textId="77777777" w:rsidR="00D80EA5" w:rsidRDefault="00D80EA5" w:rsidP="00D80EA5">
      <w:pPr>
        <w:pStyle w:val="Titre2"/>
      </w:pPr>
      <w:bookmarkStart w:id="10" w:name="_Toc144825826"/>
      <w:r>
        <w:t>Ethernet</w:t>
      </w:r>
      <w:bookmarkEnd w:id="10"/>
    </w:p>
    <w:p w14:paraId="318E3A0A" w14:textId="3EAF5027" w:rsidR="00D80EA5" w:rsidRPr="00D80EA5" w:rsidRDefault="00D80EA5" w:rsidP="00D80EA5">
      <w:r>
        <w:t xml:space="preserve">L’ES a développé ses propres supports pédagogiques pour ses étudiants. Parmi eux, le « Kit PIC32 » utilisée en deuxième année, se base sur le « Ethernet Start Kit » de « Microchip » pour la partie liée à l’Ethernet. Il m’a été recommandé de suivre la même approche en l’actualisant avec la deuxième version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653AA311" w14:textId="72DF1511" w:rsidR="005917CD" w:rsidRDefault="005917CD" w:rsidP="005917CD">
      <w:pPr>
        <w:pStyle w:val="Titre2"/>
      </w:pPr>
      <w:bookmarkStart w:id="11" w:name="_Toc144825828"/>
      <w:r>
        <w:t>Boitier</w:t>
      </w:r>
      <w:bookmarkEnd w:id="11"/>
    </w:p>
    <w:p w14:paraId="7338279B" w14:textId="6E601610"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grande partie compensé par le gain de temps sur l’usinage d’un boitier standard.</w:t>
      </w:r>
    </w:p>
    <w:p w14:paraId="773B5866" w14:textId="0211C5F4" w:rsidR="00557ADD" w:rsidRDefault="00F7083F" w:rsidP="00036971">
      <w:r>
        <w:t xml:space="preserve">Le matériau utilisé devra offrir une isolation et une résistance à la chaleur suffisamment élevé. Pour cela, des matériaux comme l’ABS ou le PETG </w:t>
      </w:r>
      <w:r w:rsidR="00343AB5">
        <w:t>semblent les plus adaptés</w:t>
      </w:r>
      <w:r>
        <w:t xml:space="preserve">. </w:t>
      </w:r>
      <w:r w:rsidR="00282B24">
        <w:t xml:space="preserve">Le matériel le plus couramment utilisé dans l’impression 3D qu’est le PLA ne convient pas pour cette application. En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158EBE49" w14:textId="59FAE887" w:rsidR="005917CD" w:rsidRDefault="00343AB5" w:rsidP="005917CD">
      <w:pPr>
        <w:pStyle w:val="Titre2"/>
      </w:pPr>
      <w:bookmarkStart w:id="12" w:name="_Toc144825829"/>
      <w:r>
        <w:lastRenderedPageBreak/>
        <w:t>Commutation 230VAC</w:t>
      </w:r>
      <w:bookmarkEnd w:id="12"/>
    </w:p>
    <w:p w14:paraId="09B762CE" w14:textId="497A59A1" w:rsidR="009D35AC" w:rsidRPr="009D35AC" w:rsidRDefault="009D35AC" w:rsidP="009D35AC">
      <w:r>
        <w:t>Un relai de p</w:t>
      </w:r>
      <w:r w:rsidR="00215813">
        <w:t xml:space="preserve">uissance permettra de faire commuter la sortie 230 [VAC] en fonction des droits accordés au badge. Il </w:t>
      </w:r>
      <w:r w:rsidR="00C14BDA">
        <w:t>est</w:t>
      </w:r>
      <w:r w:rsidR="00215813">
        <w:t xml:space="preserve"> en mesure de supporter le courant maximal et la tension que peut fournir une prise électrique habituelle. </w:t>
      </w:r>
      <w:r w:rsidR="00C14BDA">
        <w:t xml:space="preserve">Il est aussi pilotable par la tension disponible sur le circuit.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301CF" w14:paraId="54EFBDDF"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D2D7BB5" w14:textId="4F64E30D" w:rsidR="000301CF" w:rsidRDefault="000301CF" w:rsidP="000301CF">
            <w:pPr>
              <w:pStyle w:val="texte-Tableaux"/>
            </w:pPr>
            <w:r>
              <w:t>Relai de puissance</w:t>
            </w:r>
          </w:p>
        </w:tc>
      </w:tr>
      <w:tr w:rsidR="001945FF" w14:paraId="618D57CA" w14:textId="77777777" w:rsidTr="006113DE">
        <w:trPr>
          <w:trHeight w:val="454"/>
          <w:jc w:val="center"/>
        </w:trPr>
        <w:tc>
          <w:tcPr>
            <w:tcW w:w="2551" w:type="dxa"/>
            <w:tcBorders>
              <w:top w:val="single" w:sz="8" w:space="0" w:color="auto"/>
              <w:bottom w:val="single" w:sz="4" w:space="0" w:color="auto"/>
              <w:right w:val="single" w:sz="4" w:space="0" w:color="auto"/>
            </w:tcBorders>
            <w:vAlign w:val="center"/>
          </w:tcPr>
          <w:p w14:paraId="0C53FC3E" w14:textId="77777777" w:rsidR="001945FF" w:rsidRDefault="001945FF"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0D007D0A" w14:textId="3C7A0001" w:rsidR="001945FF" w:rsidRDefault="001945FF" w:rsidP="000301CF">
            <w:pPr>
              <w:pStyle w:val="texte-Tableaux"/>
            </w:pPr>
            <w:r w:rsidRPr="000301CF">
              <w:t>ADW1203HLW</w:t>
            </w:r>
          </w:p>
        </w:tc>
        <w:tc>
          <w:tcPr>
            <w:tcW w:w="2835" w:type="dxa"/>
            <w:vMerge w:val="restart"/>
            <w:tcBorders>
              <w:top w:val="single" w:sz="8" w:space="0" w:color="auto"/>
              <w:left w:val="single" w:sz="8" w:space="0" w:color="auto"/>
            </w:tcBorders>
            <w:vAlign w:val="center"/>
          </w:tcPr>
          <w:p w14:paraId="66C9AA0B" w14:textId="77777777" w:rsidR="001945FF" w:rsidRPr="00215813" w:rsidRDefault="001945FF" w:rsidP="000301CF">
            <w:pPr>
              <w:pStyle w:val="Image-centree"/>
              <w:rPr>
                <w:lang w:val="fr-CH"/>
              </w:rPr>
            </w:pPr>
            <w:r>
              <w:rPr>
                <w:noProof/>
                <w:lang w:val="fr-CH" w:eastAsia="fr-CH"/>
              </w:rPr>
              <w:drawing>
                <wp:inline distT="0" distB="0" distL="0" distR="0" wp14:anchorId="4989C5B9" wp14:editId="3659F58D">
                  <wp:extent cx="1080000" cy="1080000"/>
                  <wp:effectExtent l="0" t="0" r="635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945FF" w14:paraId="5BF9A3B5" w14:textId="77777777" w:rsidTr="006113DE">
        <w:trPr>
          <w:trHeight w:val="454"/>
          <w:jc w:val="center"/>
        </w:trPr>
        <w:tc>
          <w:tcPr>
            <w:tcW w:w="2551" w:type="dxa"/>
            <w:tcBorders>
              <w:top w:val="single" w:sz="4" w:space="0" w:color="auto"/>
              <w:bottom w:val="single" w:sz="4" w:space="0" w:color="auto"/>
              <w:right w:val="single" w:sz="4" w:space="0" w:color="auto"/>
            </w:tcBorders>
            <w:vAlign w:val="center"/>
          </w:tcPr>
          <w:p w14:paraId="066DBA86" w14:textId="14EC2715" w:rsidR="001945FF" w:rsidRDefault="001945FF" w:rsidP="001945FF">
            <w:pPr>
              <w:pStyle w:val="texte-Tableaux"/>
            </w:pPr>
            <w:r>
              <w:t>Tension de contact</w:t>
            </w:r>
          </w:p>
        </w:tc>
        <w:tc>
          <w:tcPr>
            <w:tcW w:w="2268" w:type="dxa"/>
            <w:tcBorders>
              <w:left w:val="single" w:sz="4" w:space="0" w:color="auto"/>
            </w:tcBorders>
            <w:vAlign w:val="center"/>
          </w:tcPr>
          <w:p w14:paraId="3A996DDD" w14:textId="13C929E3" w:rsidR="001945FF" w:rsidRDefault="001945FF" w:rsidP="000301CF">
            <w:pPr>
              <w:pStyle w:val="texte-Tableaux"/>
            </w:pPr>
            <w:r>
              <w:t>277 RMS</w:t>
            </w:r>
          </w:p>
        </w:tc>
        <w:tc>
          <w:tcPr>
            <w:tcW w:w="850" w:type="dxa"/>
            <w:tcBorders>
              <w:right w:val="single" w:sz="8" w:space="0" w:color="auto"/>
            </w:tcBorders>
            <w:vAlign w:val="center"/>
          </w:tcPr>
          <w:p w14:paraId="2B188031" w14:textId="77777777" w:rsidR="001945FF" w:rsidRDefault="001945FF" w:rsidP="000301CF">
            <w:pPr>
              <w:pStyle w:val="texte-Tableaux"/>
            </w:pPr>
            <w:r>
              <w:t>[VAC]</w:t>
            </w:r>
          </w:p>
        </w:tc>
        <w:tc>
          <w:tcPr>
            <w:tcW w:w="2835" w:type="dxa"/>
            <w:vMerge/>
            <w:tcBorders>
              <w:left w:val="single" w:sz="8" w:space="0" w:color="auto"/>
            </w:tcBorders>
            <w:vAlign w:val="center"/>
          </w:tcPr>
          <w:p w14:paraId="65FAA786" w14:textId="77777777" w:rsidR="001945FF" w:rsidRDefault="001945FF" w:rsidP="007A2175">
            <w:pPr>
              <w:jc w:val="left"/>
            </w:pPr>
          </w:p>
        </w:tc>
      </w:tr>
      <w:tr w:rsidR="001945FF" w14:paraId="63E64C68" w14:textId="77777777" w:rsidTr="006113DE">
        <w:trPr>
          <w:trHeight w:val="454"/>
          <w:jc w:val="center"/>
        </w:trPr>
        <w:tc>
          <w:tcPr>
            <w:tcW w:w="2551" w:type="dxa"/>
            <w:tcBorders>
              <w:top w:val="single" w:sz="4" w:space="0" w:color="auto"/>
              <w:bottom w:val="single" w:sz="4" w:space="0" w:color="auto"/>
              <w:right w:val="single" w:sz="4" w:space="0" w:color="auto"/>
            </w:tcBorders>
            <w:vAlign w:val="center"/>
          </w:tcPr>
          <w:p w14:paraId="130A4367" w14:textId="5816DDAD" w:rsidR="001945FF" w:rsidRDefault="001945FF" w:rsidP="000301CF">
            <w:pPr>
              <w:pStyle w:val="texte-Tableaux"/>
            </w:pPr>
            <w:r>
              <w:t>Courant de contact</w:t>
            </w:r>
          </w:p>
        </w:tc>
        <w:tc>
          <w:tcPr>
            <w:tcW w:w="2268" w:type="dxa"/>
            <w:tcBorders>
              <w:left w:val="single" w:sz="4" w:space="0" w:color="auto"/>
            </w:tcBorders>
            <w:vAlign w:val="center"/>
          </w:tcPr>
          <w:p w14:paraId="0BC8886F" w14:textId="188DE07D" w:rsidR="001945FF" w:rsidRDefault="001945FF" w:rsidP="000B2528">
            <w:pPr>
              <w:pStyle w:val="texte-Tableaux"/>
            </w:pPr>
            <w:r>
              <w:t>16</w:t>
            </w:r>
          </w:p>
        </w:tc>
        <w:tc>
          <w:tcPr>
            <w:tcW w:w="850" w:type="dxa"/>
            <w:tcBorders>
              <w:right w:val="single" w:sz="8" w:space="0" w:color="auto"/>
            </w:tcBorders>
            <w:vAlign w:val="center"/>
          </w:tcPr>
          <w:p w14:paraId="2726BEC7" w14:textId="673D7BB5" w:rsidR="001945FF" w:rsidRDefault="001945FF" w:rsidP="000301CF">
            <w:pPr>
              <w:pStyle w:val="texte-Tableaux"/>
            </w:pPr>
            <w:r>
              <w:t>[A]</w:t>
            </w:r>
          </w:p>
        </w:tc>
        <w:tc>
          <w:tcPr>
            <w:tcW w:w="2835" w:type="dxa"/>
            <w:vMerge/>
            <w:tcBorders>
              <w:left w:val="single" w:sz="8" w:space="0" w:color="auto"/>
            </w:tcBorders>
            <w:vAlign w:val="center"/>
          </w:tcPr>
          <w:p w14:paraId="14719177" w14:textId="77777777" w:rsidR="001945FF" w:rsidRDefault="001945FF" w:rsidP="007A2175">
            <w:pPr>
              <w:jc w:val="left"/>
            </w:pPr>
          </w:p>
        </w:tc>
      </w:tr>
      <w:tr w:rsidR="001945FF" w14:paraId="0FFBCA3A" w14:textId="77777777" w:rsidTr="006113DE">
        <w:trPr>
          <w:trHeight w:val="454"/>
          <w:jc w:val="center"/>
        </w:trPr>
        <w:tc>
          <w:tcPr>
            <w:tcW w:w="2551" w:type="dxa"/>
            <w:tcBorders>
              <w:top w:val="single" w:sz="4" w:space="0" w:color="auto"/>
              <w:bottom w:val="single" w:sz="4" w:space="0" w:color="auto"/>
              <w:right w:val="single" w:sz="4" w:space="0" w:color="auto"/>
            </w:tcBorders>
            <w:vAlign w:val="center"/>
          </w:tcPr>
          <w:p w14:paraId="150E2B3E" w14:textId="667B77D2" w:rsidR="001945FF" w:rsidRDefault="001945FF" w:rsidP="000301CF">
            <w:pPr>
              <w:pStyle w:val="texte-Tableaux"/>
            </w:pPr>
            <w:r>
              <w:t>Tension de bobine</w:t>
            </w:r>
          </w:p>
        </w:tc>
        <w:tc>
          <w:tcPr>
            <w:tcW w:w="2268" w:type="dxa"/>
            <w:tcBorders>
              <w:left w:val="single" w:sz="4" w:space="0" w:color="auto"/>
            </w:tcBorders>
            <w:vAlign w:val="center"/>
          </w:tcPr>
          <w:p w14:paraId="5B9DADDB" w14:textId="30778F61" w:rsidR="001945FF" w:rsidRDefault="001945FF" w:rsidP="000301CF">
            <w:pPr>
              <w:pStyle w:val="texte-Tableaux"/>
            </w:pPr>
            <w:r>
              <w:t>3</w:t>
            </w:r>
          </w:p>
        </w:tc>
        <w:tc>
          <w:tcPr>
            <w:tcW w:w="850" w:type="dxa"/>
            <w:tcBorders>
              <w:right w:val="single" w:sz="8" w:space="0" w:color="auto"/>
            </w:tcBorders>
            <w:vAlign w:val="center"/>
          </w:tcPr>
          <w:p w14:paraId="4B239D93" w14:textId="474FF057" w:rsidR="001945FF" w:rsidRDefault="001945FF" w:rsidP="000301CF">
            <w:pPr>
              <w:pStyle w:val="texte-Tableaux"/>
            </w:pPr>
            <w:r>
              <w:t>[V]</w:t>
            </w:r>
          </w:p>
        </w:tc>
        <w:tc>
          <w:tcPr>
            <w:tcW w:w="2835" w:type="dxa"/>
            <w:vMerge/>
            <w:tcBorders>
              <w:left w:val="single" w:sz="8" w:space="0" w:color="auto"/>
            </w:tcBorders>
            <w:vAlign w:val="center"/>
          </w:tcPr>
          <w:p w14:paraId="3060E346" w14:textId="77777777" w:rsidR="001945FF" w:rsidRDefault="001945FF" w:rsidP="007A2175">
            <w:pPr>
              <w:jc w:val="left"/>
            </w:pPr>
          </w:p>
        </w:tc>
      </w:tr>
      <w:tr w:rsidR="001945FF" w14:paraId="1E65D9FF" w14:textId="77777777" w:rsidTr="006113DE">
        <w:trPr>
          <w:trHeight w:val="454"/>
          <w:jc w:val="center"/>
        </w:trPr>
        <w:tc>
          <w:tcPr>
            <w:tcW w:w="2551" w:type="dxa"/>
            <w:tcBorders>
              <w:top w:val="single" w:sz="4" w:space="0" w:color="auto"/>
              <w:bottom w:val="single" w:sz="4" w:space="0" w:color="auto"/>
              <w:right w:val="single" w:sz="4" w:space="0" w:color="auto"/>
            </w:tcBorders>
            <w:vAlign w:val="center"/>
          </w:tcPr>
          <w:p w14:paraId="50262397" w14:textId="10917395" w:rsidR="001945FF" w:rsidRDefault="001945FF" w:rsidP="000301CF">
            <w:pPr>
              <w:pStyle w:val="texte-Tableaux"/>
            </w:pPr>
            <w:r>
              <w:t>Courant de bobine</w:t>
            </w:r>
          </w:p>
        </w:tc>
        <w:tc>
          <w:tcPr>
            <w:tcW w:w="2268" w:type="dxa"/>
            <w:tcBorders>
              <w:left w:val="single" w:sz="4" w:space="0" w:color="auto"/>
            </w:tcBorders>
            <w:vAlign w:val="center"/>
          </w:tcPr>
          <w:p w14:paraId="62303FB4" w14:textId="70126CB5" w:rsidR="001945FF" w:rsidRDefault="001945FF" w:rsidP="000301CF">
            <w:pPr>
              <w:pStyle w:val="texte-Tableaux"/>
            </w:pPr>
            <w:r>
              <w:t>133.3</w:t>
            </w:r>
          </w:p>
        </w:tc>
        <w:tc>
          <w:tcPr>
            <w:tcW w:w="850" w:type="dxa"/>
            <w:tcBorders>
              <w:right w:val="single" w:sz="8" w:space="0" w:color="auto"/>
            </w:tcBorders>
            <w:vAlign w:val="center"/>
          </w:tcPr>
          <w:p w14:paraId="7008D326" w14:textId="58C7C90E" w:rsidR="001945FF" w:rsidRDefault="001945FF" w:rsidP="000301CF">
            <w:pPr>
              <w:pStyle w:val="texte-Tableaux"/>
            </w:pPr>
            <w:r>
              <w:t>[mA]</w:t>
            </w:r>
          </w:p>
        </w:tc>
        <w:tc>
          <w:tcPr>
            <w:tcW w:w="2835" w:type="dxa"/>
            <w:vMerge/>
            <w:tcBorders>
              <w:left w:val="single" w:sz="8" w:space="0" w:color="auto"/>
            </w:tcBorders>
            <w:vAlign w:val="center"/>
          </w:tcPr>
          <w:p w14:paraId="1D995530" w14:textId="77777777" w:rsidR="001945FF" w:rsidRDefault="001945FF" w:rsidP="007A2175">
            <w:pPr>
              <w:jc w:val="left"/>
            </w:pPr>
          </w:p>
        </w:tc>
      </w:tr>
      <w:tr w:rsidR="001945FF" w14:paraId="6ECA3742" w14:textId="77777777" w:rsidTr="006113DE">
        <w:trPr>
          <w:trHeight w:val="454"/>
          <w:jc w:val="center"/>
        </w:trPr>
        <w:tc>
          <w:tcPr>
            <w:tcW w:w="2551" w:type="dxa"/>
            <w:tcBorders>
              <w:top w:val="single" w:sz="4" w:space="0" w:color="auto"/>
              <w:bottom w:val="single" w:sz="8" w:space="0" w:color="auto"/>
              <w:right w:val="single" w:sz="4" w:space="0" w:color="auto"/>
            </w:tcBorders>
            <w:vAlign w:val="center"/>
          </w:tcPr>
          <w:p w14:paraId="1F912EAE" w14:textId="297E72AC" w:rsidR="001945FF" w:rsidRDefault="001945FF" w:rsidP="000301CF">
            <w:pPr>
              <w:pStyle w:val="texte-Tableaux"/>
            </w:pPr>
            <w:r>
              <w:t>Type de bobine</w:t>
            </w:r>
          </w:p>
        </w:tc>
        <w:tc>
          <w:tcPr>
            <w:tcW w:w="3118" w:type="dxa"/>
            <w:gridSpan w:val="2"/>
            <w:tcBorders>
              <w:left w:val="single" w:sz="4" w:space="0" w:color="auto"/>
              <w:right w:val="single" w:sz="8" w:space="0" w:color="auto"/>
            </w:tcBorders>
            <w:vAlign w:val="center"/>
          </w:tcPr>
          <w:p w14:paraId="06E9F734" w14:textId="3C53A21B" w:rsidR="001945FF" w:rsidRDefault="001945FF" w:rsidP="000301CF">
            <w:pPr>
              <w:pStyle w:val="texte-Tableaux"/>
            </w:pPr>
            <w:r>
              <w:t>Double bobine, à verrouillage</w:t>
            </w:r>
          </w:p>
        </w:tc>
        <w:tc>
          <w:tcPr>
            <w:tcW w:w="2835" w:type="dxa"/>
            <w:vMerge/>
            <w:tcBorders>
              <w:left w:val="single" w:sz="8" w:space="0" w:color="auto"/>
              <w:bottom w:val="single" w:sz="8" w:space="0" w:color="auto"/>
            </w:tcBorders>
            <w:vAlign w:val="center"/>
          </w:tcPr>
          <w:p w14:paraId="58BD3C96" w14:textId="77777777" w:rsidR="001945FF" w:rsidRDefault="001945FF" w:rsidP="001945FF">
            <w:pPr>
              <w:keepNext/>
              <w:jc w:val="left"/>
            </w:pPr>
          </w:p>
        </w:tc>
      </w:tr>
    </w:tbl>
    <w:p w14:paraId="62712171" w14:textId="208F5DCB" w:rsidR="000301CF" w:rsidRPr="000301CF" w:rsidRDefault="001945FF" w:rsidP="001945FF">
      <w:pPr>
        <w:pStyle w:val="Lgende"/>
      </w:pPr>
      <w:r>
        <w:t xml:space="preserve">Tableau </w:t>
      </w:r>
      <w:fldSimple w:instr=" SEQ Tableau \* ARABIC ">
        <w:r w:rsidR="001236E1">
          <w:rPr>
            <w:noProof/>
          </w:rPr>
          <w:t>3</w:t>
        </w:r>
      </w:fldSimple>
      <w:r>
        <w:t xml:space="preserve"> : Caractéristiques principales du relai de puissance</w:t>
      </w:r>
    </w:p>
    <w:p w14:paraId="38D8F637" w14:textId="5699528C" w:rsidR="00343AB5" w:rsidRPr="00343AB5" w:rsidRDefault="00215813" w:rsidP="00036971">
      <w:r>
        <w:t>L</w:t>
      </w:r>
      <w:r w:rsidR="00EC6C88">
        <w:t xml:space="preserve">e courant demandé par les bobines est supérieur à ce que peut fournir le </w:t>
      </w:r>
      <w:r>
        <w:t xml:space="preserve">microcontrôleur. Pour cette raison, </w:t>
      </w:r>
      <w:r w:rsidR="00EC6C88">
        <w:t>le contrôle est réalisé par le biais de transistors externes.</w:t>
      </w:r>
    </w:p>
    <w:p w14:paraId="2026BAB5" w14:textId="55979CC3" w:rsidR="005917CD" w:rsidRDefault="005917CD" w:rsidP="005917CD">
      <w:pPr>
        <w:pStyle w:val="Titre2"/>
      </w:pPr>
      <w:bookmarkStart w:id="13" w:name="_Toc144825830"/>
      <w:r>
        <w:t>Connecteurs externes</w:t>
      </w:r>
      <w:bookmarkEnd w:id="13"/>
    </w:p>
    <w:p w14:paraId="3465CC18" w14:textId="5838311A" w:rsidR="009D35AC" w:rsidRDefault="009D35AC" w:rsidP="009D35AC">
      <w:r>
        <w:t>Les connecteurs externes devron</w:t>
      </w:r>
      <w:r w:rsidR="00855A95">
        <w:t>t assurer un passage du couran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855A95" w14:paraId="68736DBC"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2A646495" w14:textId="77777777" w:rsidR="00855A95" w:rsidRDefault="00855A95" w:rsidP="000301CF">
            <w:pPr>
              <w:pStyle w:val="texte-Tableaux"/>
            </w:pPr>
            <w:r>
              <w:t>Convertisseur AC/DC</w:t>
            </w:r>
          </w:p>
        </w:tc>
      </w:tr>
      <w:tr w:rsidR="00855A95" w14:paraId="5D490C8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2F45BBAF" w14:textId="77777777" w:rsidR="00855A95" w:rsidRDefault="00855A9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13E021E" w14:textId="77777777" w:rsidR="00855A95" w:rsidRDefault="00855A9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62E3EEB2" w14:textId="77777777" w:rsidR="00855A95" w:rsidRDefault="00855A95" w:rsidP="000301CF">
            <w:pPr>
              <w:pStyle w:val="Image-centree"/>
            </w:pPr>
            <w:r>
              <w:rPr>
                <w:noProof/>
                <w:lang w:val="fr-CH" w:eastAsia="fr-CH"/>
              </w:rPr>
              <w:drawing>
                <wp:inline distT="0" distB="0" distL="0" distR="0" wp14:anchorId="7160694C" wp14:editId="1AB470D6">
                  <wp:extent cx="1309341" cy="971550"/>
                  <wp:effectExtent l="0" t="0" r="5715" b="0"/>
                  <wp:docPr id="5" name="Image 5"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2">
                            <a:extLst>
                              <a:ext uri="{28A0092B-C50C-407E-A947-70E740481C1C}">
                                <a14:useLocalDpi xmlns:a14="http://schemas.microsoft.com/office/drawing/2010/main" val="0"/>
                              </a:ext>
                            </a:extLst>
                          </a:blip>
                          <a:srcRect t="11794" b="14005"/>
                          <a:stretch/>
                        </pic:blipFill>
                        <pic:spPr bwMode="auto">
                          <a:xfrm>
                            <a:off x="0" y="0"/>
                            <a:ext cx="1413116" cy="104855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5A95" w14:paraId="3986626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5672D6DC" w14:textId="77777777" w:rsidR="00855A95" w:rsidRDefault="00855A95" w:rsidP="000301CF">
            <w:pPr>
              <w:pStyle w:val="texte-Tableaux"/>
            </w:pPr>
            <w:r>
              <w:t>Tension d’entrée</w:t>
            </w:r>
          </w:p>
        </w:tc>
        <w:tc>
          <w:tcPr>
            <w:tcW w:w="2268" w:type="dxa"/>
            <w:tcBorders>
              <w:left w:val="single" w:sz="4" w:space="0" w:color="auto"/>
            </w:tcBorders>
            <w:vAlign w:val="center"/>
          </w:tcPr>
          <w:p w14:paraId="0EA98FC4" w14:textId="77777777" w:rsidR="00855A95" w:rsidRDefault="00855A95" w:rsidP="000301CF">
            <w:pPr>
              <w:pStyle w:val="texte-Tableaux"/>
            </w:pPr>
            <w:r>
              <w:t>85-264 RMS</w:t>
            </w:r>
          </w:p>
        </w:tc>
        <w:tc>
          <w:tcPr>
            <w:tcW w:w="850" w:type="dxa"/>
            <w:tcBorders>
              <w:right w:val="single" w:sz="8" w:space="0" w:color="auto"/>
            </w:tcBorders>
            <w:vAlign w:val="center"/>
          </w:tcPr>
          <w:p w14:paraId="19FCFD84" w14:textId="77777777" w:rsidR="00855A95" w:rsidRDefault="00855A9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199663FB" w14:textId="77777777" w:rsidR="00855A95" w:rsidRDefault="00855A95" w:rsidP="007A2175"/>
        </w:tc>
      </w:tr>
      <w:tr w:rsidR="00855A95" w14:paraId="2C5289FE"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737A21E5" w14:textId="77777777" w:rsidR="00855A95" w:rsidRDefault="00855A95" w:rsidP="000301CF">
            <w:pPr>
              <w:pStyle w:val="texte-Tableaux"/>
            </w:pPr>
            <w:r>
              <w:t>Tension de sortie</w:t>
            </w:r>
          </w:p>
        </w:tc>
        <w:tc>
          <w:tcPr>
            <w:tcW w:w="2268" w:type="dxa"/>
            <w:tcBorders>
              <w:left w:val="single" w:sz="4" w:space="0" w:color="auto"/>
            </w:tcBorders>
            <w:vAlign w:val="center"/>
          </w:tcPr>
          <w:p w14:paraId="2F734089" w14:textId="77777777" w:rsidR="00855A95" w:rsidRDefault="00855A95" w:rsidP="000301CF">
            <w:pPr>
              <w:pStyle w:val="texte-Tableaux"/>
            </w:pPr>
            <w:r>
              <w:t>3.3</w:t>
            </w:r>
          </w:p>
        </w:tc>
        <w:tc>
          <w:tcPr>
            <w:tcW w:w="850" w:type="dxa"/>
            <w:tcBorders>
              <w:right w:val="single" w:sz="8" w:space="0" w:color="auto"/>
            </w:tcBorders>
            <w:vAlign w:val="center"/>
          </w:tcPr>
          <w:p w14:paraId="737F8270" w14:textId="77777777" w:rsidR="00855A95" w:rsidRDefault="00855A9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7DBBE524" w14:textId="77777777" w:rsidR="00855A95" w:rsidRDefault="00855A95" w:rsidP="007A2175"/>
        </w:tc>
      </w:tr>
      <w:tr w:rsidR="00855A95" w14:paraId="7ACBA406"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584AF1C" w14:textId="77777777" w:rsidR="00855A95" w:rsidRDefault="00855A95" w:rsidP="000301CF">
            <w:pPr>
              <w:pStyle w:val="texte-Tableaux"/>
            </w:pPr>
            <w:r>
              <w:t>Courant de sortie</w:t>
            </w:r>
          </w:p>
        </w:tc>
        <w:tc>
          <w:tcPr>
            <w:tcW w:w="2268" w:type="dxa"/>
            <w:tcBorders>
              <w:left w:val="single" w:sz="4" w:space="0" w:color="auto"/>
            </w:tcBorders>
            <w:vAlign w:val="center"/>
          </w:tcPr>
          <w:p w14:paraId="7E3EBD34" w14:textId="77777777" w:rsidR="00855A95" w:rsidRDefault="00855A95" w:rsidP="000301CF">
            <w:pPr>
              <w:pStyle w:val="texte-Tableaux"/>
            </w:pPr>
            <w:r>
              <w:t>1515</w:t>
            </w:r>
          </w:p>
        </w:tc>
        <w:tc>
          <w:tcPr>
            <w:tcW w:w="850" w:type="dxa"/>
            <w:tcBorders>
              <w:right w:val="single" w:sz="8" w:space="0" w:color="auto"/>
            </w:tcBorders>
            <w:vAlign w:val="center"/>
          </w:tcPr>
          <w:p w14:paraId="47ED73CB" w14:textId="77777777" w:rsidR="00855A95" w:rsidRDefault="00855A9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7B800EFB" w14:textId="77777777" w:rsidR="00855A95" w:rsidRDefault="00855A95" w:rsidP="007A2175"/>
        </w:tc>
      </w:tr>
    </w:tbl>
    <w:p w14:paraId="7EC09592" w14:textId="77777777" w:rsidR="00855A95" w:rsidRPr="009D35AC" w:rsidRDefault="00855A95" w:rsidP="009D35AC">
      <w:bookmarkStart w:id="14" w:name="_GoBack"/>
      <w:bookmarkEnd w:id="14"/>
    </w:p>
    <w:p w14:paraId="08D57079" w14:textId="269C6F30" w:rsidR="005917CD" w:rsidRDefault="008B228F" w:rsidP="005917CD">
      <w:pPr>
        <w:pStyle w:val="Titre2"/>
      </w:pPr>
      <w:bookmarkStart w:id="15" w:name="_Toc144825831"/>
      <w:r>
        <w:t>Serveur externe</w:t>
      </w:r>
      <w:bookmarkEnd w:id="15"/>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226AB88" w:rsidR="00461D01" w:rsidRPr="005917CD" w:rsidRDefault="006D47C8" w:rsidP="00036971">
      <w:r w:rsidRPr="006D47C8">
        <w:t xml:space="preserve">Dans cette optique, l'utilisation du </w:t>
      </w:r>
      <w:proofErr w:type="spellStart"/>
      <w:r w:rsidRPr="006D47C8">
        <w:t>Raspberry</w:t>
      </w:r>
      <w:proofErr w:type="spellEnd"/>
      <w:r w:rsidRPr="006D47C8">
        <w:t xml:space="preserve">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1C64A2CD" w14:textId="77777777" w:rsidR="008760E4" w:rsidRDefault="008760E4" w:rsidP="00E84CD5">
      <w:pPr>
        <w:pStyle w:val="Titre1"/>
      </w:pPr>
      <w:bookmarkStart w:id="16" w:name="_Toc144825832"/>
      <w:r w:rsidRPr="00E84CD5">
        <w:lastRenderedPageBreak/>
        <w:t>Design</w:t>
      </w:r>
      <w:bookmarkEnd w:id="16"/>
    </w:p>
    <w:p w14:paraId="5BC64C3E" w14:textId="786E8860" w:rsidR="00C33D59" w:rsidRDefault="00C33D59" w:rsidP="00C33D59">
      <w:pPr>
        <w:pStyle w:val="Titre2"/>
      </w:pPr>
      <w:bookmarkStart w:id="17" w:name="_Toc144825833"/>
      <w:r>
        <w:t>Alimentation</w:t>
      </w:r>
      <w:bookmarkEnd w:id="17"/>
    </w:p>
    <w:p w14:paraId="4372CD66" w14:textId="263EAC15" w:rsidR="00282B24" w:rsidRDefault="00282B24" w:rsidP="00036971">
      <w:r>
        <w:br w:type="page"/>
      </w:r>
    </w:p>
    <w:p w14:paraId="648D9E7B" w14:textId="09006F5D" w:rsidR="00282B24" w:rsidRDefault="008760E4" w:rsidP="00E84CD5">
      <w:pPr>
        <w:pStyle w:val="Titre1"/>
      </w:pPr>
      <w:bookmarkStart w:id="18" w:name="_Toc144825834"/>
      <w:r w:rsidRPr="00E84CD5">
        <w:lastRenderedPageBreak/>
        <w:t>Hardware</w:t>
      </w:r>
      <w:bookmarkEnd w:id="18"/>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68A84BCF" w:rsidR="008760E4" w:rsidRDefault="008760E4" w:rsidP="00E84CD5">
      <w:pPr>
        <w:pStyle w:val="Titre1"/>
      </w:pPr>
      <w:bookmarkStart w:id="19" w:name="_Toc144825835"/>
      <w:r w:rsidRPr="00E84CD5">
        <w:lastRenderedPageBreak/>
        <w:t>Software</w:t>
      </w:r>
      <w:bookmarkEnd w:id="19"/>
    </w:p>
    <w:p w14:paraId="1B713D83" w14:textId="625180FC" w:rsidR="00282B24" w:rsidRDefault="00282B24" w:rsidP="00036971">
      <w:r>
        <w:br w:type="page"/>
      </w:r>
    </w:p>
    <w:p w14:paraId="7FFEDA14" w14:textId="416A1BCD" w:rsidR="008760E4" w:rsidRDefault="008760E4" w:rsidP="00E84CD5">
      <w:pPr>
        <w:pStyle w:val="Titre1"/>
      </w:pPr>
      <w:bookmarkStart w:id="20" w:name="_Toc144825836"/>
      <w:r w:rsidRPr="00E84CD5">
        <w:lastRenderedPageBreak/>
        <w:t>Conclusion</w:t>
      </w:r>
      <w:bookmarkEnd w:id="20"/>
    </w:p>
    <w:p w14:paraId="1EB9673C" w14:textId="49BA2184" w:rsidR="00282B24" w:rsidRDefault="00282B24" w:rsidP="00036971">
      <w:r>
        <w:br w:type="page"/>
      </w:r>
    </w:p>
    <w:p w14:paraId="6F011F1C" w14:textId="7D5A0764" w:rsidR="008760E4" w:rsidRDefault="008760E4" w:rsidP="00E84CD5">
      <w:pPr>
        <w:pStyle w:val="Titre1"/>
      </w:pPr>
      <w:bookmarkStart w:id="21" w:name="_Toc144825837"/>
      <w:r w:rsidRPr="00E84CD5">
        <w:lastRenderedPageBreak/>
        <w:t>Bibliographie</w:t>
      </w:r>
      <w:bookmarkEnd w:id="21"/>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03D8815B"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bl>
    <w:p w14:paraId="4BAE724C" w14:textId="7E639C21" w:rsidR="00282B24" w:rsidRDefault="00282B24" w:rsidP="00036971">
      <w:r>
        <w:br w:type="page"/>
      </w:r>
    </w:p>
    <w:p w14:paraId="721A80BE" w14:textId="2743AFD7" w:rsidR="002D2D84" w:rsidRDefault="002D2D84" w:rsidP="002D2D84">
      <w:pPr>
        <w:pStyle w:val="Titre1"/>
      </w:pPr>
      <w:bookmarkStart w:id="22" w:name="_Toc144825838"/>
      <w:r>
        <w:lastRenderedPageBreak/>
        <w:t>Logiciels</w:t>
      </w:r>
      <w:bookmarkEnd w:id="22"/>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DF23B9">
        <w:trPr>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773B403C">
                  <wp:extent cx="3125337" cy="577733"/>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440" cy="585516"/>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r>
              <w:t>2…..</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DF23B9">
        <w:trPr>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0B13C67C">
                  <wp:extent cx="2264235" cy="720000"/>
                  <wp:effectExtent l="0" t="0" r="3175" b="4445"/>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1739" b="21719"/>
                          <a:stretch/>
                        </pic:blipFill>
                        <pic:spPr bwMode="auto">
                          <a:xfrm>
                            <a:off x="0" y="0"/>
                            <a:ext cx="2264235" cy="7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E84CD5">
      <w:pPr>
        <w:pStyle w:val="Titre1"/>
      </w:pPr>
      <w:bookmarkStart w:id="23" w:name="_Toc144825839"/>
      <w:r w:rsidRPr="00E84CD5">
        <w:lastRenderedPageBreak/>
        <w:t>Annexes</w:t>
      </w:r>
      <w:bookmarkEnd w:id="23"/>
    </w:p>
    <w:p w14:paraId="02ABC2A7" w14:textId="5A2CB6B0" w:rsidR="00282B24" w:rsidRDefault="00282B24" w:rsidP="00282B24">
      <w:pPr>
        <w:pStyle w:val="Titre2"/>
      </w:pPr>
      <w:bookmarkStart w:id="24" w:name="_Toc144825840"/>
      <w:r>
        <w:t>Cahier des charges</w:t>
      </w:r>
      <w:bookmarkEnd w:id="24"/>
    </w:p>
    <w:p w14:paraId="006955FC" w14:textId="378FC285" w:rsidR="00282B24" w:rsidRDefault="00282B24" w:rsidP="007A2175">
      <w:pPr>
        <w:pStyle w:val="Titre2"/>
      </w:pPr>
      <w:bookmarkStart w:id="25" w:name="_Toc144825841"/>
      <w:r>
        <w:t>Planification</w:t>
      </w:r>
      <w:bookmarkEnd w:id="25"/>
    </w:p>
    <w:p w14:paraId="21262D1A" w14:textId="342B1443" w:rsidR="00282B24" w:rsidRDefault="00282B24" w:rsidP="00282B24">
      <w:pPr>
        <w:pStyle w:val="Titre2"/>
      </w:pPr>
      <w:bookmarkStart w:id="26" w:name="_Toc144825842"/>
      <w:r>
        <w:t>Journal de travail</w:t>
      </w:r>
      <w:bookmarkEnd w:id="26"/>
    </w:p>
    <w:p w14:paraId="73B51AEA" w14:textId="1A0EC439" w:rsidR="00282B24" w:rsidRDefault="00282B24" w:rsidP="00282B24">
      <w:pPr>
        <w:pStyle w:val="Titre2"/>
      </w:pPr>
      <w:bookmarkStart w:id="27" w:name="_Toc144825843"/>
      <w:r>
        <w:t>Procès-verbaux des séances hebdomadaires</w:t>
      </w:r>
      <w:bookmarkEnd w:id="27"/>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DAC5C" w14:textId="77777777" w:rsidR="0064633D" w:rsidRDefault="0064633D" w:rsidP="00557ADD">
      <w:pPr>
        <w:spacing w:before="0" w:after="0" w:line="240" w:lineRule="auto"/>
      </w:pPr>
      <w:r>
        <w:separator/>
      </w:r>
    </w:p>
  </w:endnote>
  <w:endnote w:type="continuationSeparator" w:id="0">
    <w:p w14:paraId="662192CF" w14:textId="77777777" w:rsidR="0064633D" w:rsidRDefault="0064633D"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ETML">
    <w:panose1 w:val="020B06030503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19CD26F8" w:rsidR="001236E1" w:rsidRDefault="009F5001">
    <w:pPr>
      <w:pStyle w:val="Pieddepage"/>
    </w:pPr>
    <w:r>
      <w:t>Miguel Santos</w:t>
    </w:r>
    <w:r w:rsidR="001236E1">
      <w:tab/>
    </w:r>
    <w:r>
      <w:t>SLO</w:t>
    </w:r>
    <w:r>
      <w:tab/>
    </w:r>
    <w:r w:rsidR="001236E1">
      <w:fldChar w:fldCharType="begin"/>
    </w:r>
    <w:r w:rsidR="001236E1">
      <w:instrText xml:space="preserve"> PAGE  \* Arabic  \* MERGEFORMAT </w:instrText>
    </w:r>
    <w:r w:rsidR="001236E1">
      <w:fldChar w:fldCharType="separate"/>
    </w:r>
    <w:r w:rsidR="00855A95">
      <w:rPr>
        <w:noProof/>
      </w:rPr>
      <w:t>14</w:t>
    </w:r>
    <w:r w:rsidR="001236E1">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4D6B88" w14:textId="77777777" w:rsidR="0064633D" w:rsidRDefault="0064633D" w:rsidP="00557ADD">
      <w:pPr>
        <w:spacing w:before="0" w:after="0" w:line="240" w:lineRule="auto"/>
      </w:pPr>
      <w:r>
        <w:separator/>
      </w:r>
    </w:p>
  </w:footnote>
  <w:footnote w:type="continuationSeparator" w:id="0">
    <w:p w14:paraId="00A9926C" w14:textId="77777777" w:rsidR="0064633D" w:rsidRDefault="0064633D"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1236E1" w:rsidRDefault="009F5001" w:rsidP="009F5001">
    <w:pPr>
      <w:pStyle w:val="En-tte"/>
    </w:pPr>
    <w:r w:rsidRPr="009F5001">
      <w:rPr>
        <w:rStyle w:val="etml-es-logoCar"/>
      </w:rPr>
      <w:t>ETML-</w:t>
    </w:r>
    <w:r w:rsidRPr="009F5001">
      <w:rPr>
        <w:rStyle w:val="etml-es-logoCar"/>
        <w:color w:val="FF0000"/>
      </w:rPr>
      <w:t>ES</w:t>
    </w:r>
    <w:r w:rsidR="001236E1">
      <w:tab/>
    </w:r>
    <w:r>
      <w:t>Diplôme</w:t>
    </w:r>
    <w:r>
      <w:tab/>
    </w:r>
    <w:r w:rsidR="001236E1">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20F9B"/>
    <w:rsid w:val="000301CF"/>
    <w:rsid w:val="00036971"/>
    <w:rsid w:val="000B2528"/>
    <w:rsid w:val="0011384E"/>
    <w:rsid w:val="001236E1"/>
    <w:rsid w:val="00165D7C"/>
    <w:rsid w:val="00184974"/>
    <w:rsid w:val="001945FF"/>
    <w:rsid w:val="001F0D34"/>
    <w:rsid w:val="00205E51"/>
    <w:rsid w:val="00215813"/>
    <w:rsid w:val="00217637"/>
    <w:rsid w:val="00261A93"/>
    <w:rsid w:val="00282B24"/>
    <w:rsid w:val="00293D82"/>
    <w:rsid w:val="0029415F"/>
    <w:rsid w:val="002D2D84"/>
    <w:rsid w:val="00322D9E"/>
    <w:rsid w:val="00343AB5"/>
    <w:rsid w:val="003C72C2"/>
    <w:rsid w:val="00414BC7"/>
    <w:rsid w:val="0042660F"/>
    <w:rsid w:val="00426AD1"/>
    <w:rsid w:val="00461D01"/>
    <w:rsid w:val="00471339"/>
    <w:rsid w:val="00557ADD"/>
    <w:rsid w:val="005917CD"/>
    <w:rsid w:val="005A6ED2"/>
    <w:rsid w:val="005E63FB"/>
    <w:rsid w:val="0064633D"/>
    <w:rsid w:val="006479B4"/>
    <w:rsid w:val="006D47C8"/>
    <w:rsid w:val="006F4B47"/>
    <w:rsid w:val="007142F7"/>
    <w:rsid w:val="00741082"/>
    <w:rsid w:val="007A2175"/>
    <w:rsid w:val="00844240"/>
    <w:rsid w:val="00855A95"/>
    <w:rsid w:val="008760E4"/>
    <w:rsid w:val="008B228F"/>
    <w:rsid w:val="0094624C"/>
    <w:rsid w:val="009824D2"/>
    <w:rsid w:val="00983124"/>
    <w:rsid w:val="009C00B6"/>
    <w:rsid w:val="009D3051"/>
    <w:rsid w:val="009D35AC"/>
    <w:rsid w:val="009D41F3"/>
    <w:rsid w:val="009F5001"/>
    <w:rsid w:val="00A36937"/>
    <w:rsid w:val="00A87DB7"/>
    <w:rsid w:val="00AD2D8F"/>
    <w:rsid w:val="00BD7FFD"/>
    <w:rsid w:val="00C14BDA"/>
    <w:rsid w:val="00C33D59"/>
    <w:rsid w:val="00D80EA5"/>
    <w:rsid w:val="00D97B0B"/>
    <w:rsid w:val="00DB29E6"/>
    <w:rsid w:val="00DF23B9"/>
    <w:rsid w:val="00DF2BD4"/>
    <w:rsid w:val="00E543C4"/>
    <w:rsid w:val="00E84CD5"/>
    <w:rsid w:val="00EC6C88"/>
    <w:rsid w:val="00F22A9D"/>
    <w:rsid w:val="00F308BB"/>
    <w:rsid w:val="00F7083F"/>
    <w:rsid w:val="00FE62E6"/>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A24C9-E30C-4A2A-83B1-68C51A286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TotalTime>
  <Pages>19</Pages>
  <Words>2195</Words>
  <Characters>12078</Characters>
  <Application>Microsoft Office Word</Application>
  <DocSecurity>0</DocSecurity>
  <Lines>100</Lines>
  <Paragraphs>28</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25</cp:revision>
  <dcterms:created xsi:type="dcterms:W3CDTF">2023-09-04T12:02:00Z</dcterms:created>
  <dcterms:modified xsi:type="dcterms:W3CDTF">2023-09-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